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Explorative Studie zum Zusammenhang zwischen neuronalen Oszillationen und 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rsidR="000C03D8" w:rsidRPr="000C03D8" w:rsidRDefault="000C03D8">
          <w:pPr>
            <w:pStyle w:val="Inhaltsverzeichnisberschrift"/>
            <w:rPr>
              <w:color w:val="auto"/>
            </w:rPr>
          </w:pPr>
          <w:r w:rsidRPr="000C03D8">
            <w:rPr>
              <w:color w:val="auto"/>
            </w:rPr>
            <w:t>Inhalt</w:t>
          </w:r>
          <w:bookmarkStart w:id="0" w:name="_GoBack"/>
          <w:bookmarkEnd w:id="0"/>
        </w:p>
        <w:p w:rsidR="000C03D8" w:rsidRDefault="000C03D8">
          <w:pPr>
            <w:pStyle w:val="Verzeichnis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rsidR="000C03D8" w:rsidRDefault="004D142B">
          <w:pPr>
            <w:pStyle w:val="Verzeichnis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rsidR="000C03D8" w:rsidRDefault="004D142B">
          <w:pPr>
            <w:pStyle w:val="Verzeichnis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rsidR="000C03D8" w:rsidRDefault="004D142B">
          <w:pPr>
            <w:pStyle w:val="Verzeichnis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rsidR="000C03D8" w:rsidRPr="000C03D8" w:rsidRDefault="000C03D8" w:rsidP="000C03D8">
          <w:pPr>
            <w:rPr>
              <w:b/>
              <w:bCs/>
            </w:rPr>
          </w:pPr>
          <w:r w:rsidRPr="000C03D8">
            <w:rPr>
              <w:b/>
              <w:bCs/>
            </w:rPr>
            <w:fldChar w:fldCharType="end"/>
          </w:r>
        </w:p>
      </w:sdtContent>
    </w:sdt>
    <w:p w:rsidR="001C6A92" w:rsidRPr="000C03D8" w:rsidRDefault="008E395C" w:rsidP="000C03D8">
      <w:pPr>
        <w:pStyle w:val="berschrift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1" w:name="_Toc102231148"/>
      <w:r w:rsidR="001C6A92" w:rsidRPr="000C03D8">
        <w:rPr>
          <w:rFonts w:ascii="Times New Roman" w:hAnsi="Times New Roman" w:cs="Times New Roman"/>
          <w:b/>
          <w:color w:val="auto"/>
        </w:rPr>
        <w:lastRenderedPageBreak/>
        <w:t>Zusammenfassung</w:t>
      </w:r>
      <w:bookmarkEnd w:id="1"/>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zu erweitern. Dafür wurden die Lokalen Feldpotentiale von 25 Patient*innen untersucht, die an Morbus Parkinson leiden und durch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 behandelt wurden. </w:t>
      </w:r>
      <w:r w:rsidR="00F57C8A" w:rsidRPr="000C03D8">
        <w:rPr>
          <w:rFonts w:ascii="Times New Roman" w:hAnsi="Times New Roman" w:cs="Times New Roman"/>
          <w:sz w:val="24"/>
          <w:szCs w:val="24"/>
        </w:rPr>
        <w:t>Durch einen Algorithmus, der die aperiodische von der periodischen Komponente trennt, konnten die neuronalen Oszillationen erstmals in diesem Forschungsbereich anhand dieser Differenzierung bewertet werden.</w:t>
      </w:r>
      <w:r w:rsidR="001A669B" w:rsidRPr="000C03D8">
        <w:rPr>
          <w:rFonts w:ascii="Times New Roman" w:hAnsi="Times New Roman" w:cs="Times New Roman"/>
          <w:sz w:val="24"/>
          <w:szCs w:val="24"/>
        </w:rPr>
        <w:t xml:space="preserve"> Es wurde angenommen, dass die Spike-Aktivität und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für die aperiodische Komponente.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2" w:name="_Toc102231149"/>
      <w:r w:rsidRPr="000C03D8">
        <w:rPr>
          <w:rFonts w:ascii="Times New Roman" w:hAnsi="Times New Roman" w:cs="Times New Roman"/>
          <w:b/>
          <w:color w:val="auto"/>
        </w:rPr>
        <w:lastRenderedPageBreak/>
        <w:t>1. Einleitung</w:t>
      </w:r>
      <w:bookmarkEnd w:id="2"/>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 xml:space="preserve">eine große Rolle, kann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3"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3"/>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xml:space="preserv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Rahman et al., 2008)</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4" w:name="_Toc102231151"/>
      <w:r w:rsidRPr="000C03D8">
        <w:rPr>
          <w:rFonts w:ascii="Times New Roman" w:hAnsi="Times New Roman" w:cs="Times New Roman"/>
          <w:b/>
          <w:i/>
          <w:color w:val="auto"/>
        </w:rPr>
        <w:t>1.1.1 Motorische Symptome von Morbus Parkinson</w:t>
      </w:r>
      <w:bookmarkEnd w:id="4"/>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lastRenderedPageBreak/>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5" w:name="_Toc102231152"/>
      <w:r w:rsidRPr="000C03D8">
        <w:rPr>
          <w:rFonts w:ascii="Times New Roman" w:hAnsi="Times New Roman" w:cs="Times New Roman"/>
          <w:b/>
          <w:i/>
          <w:color w:val="auto"/>
        </w:rPr>
        <w:t>1.1.2 Nicht-motorische Symptome von Morbus Parkinson</w:t>
      </w:r>
      <w:bookmarkEnd w:id="5"/>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 xml:space="preserve">der Zusammenhang zu Morbus Parkinson oft nicht erkannt wird oder möglicher W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 M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6"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6"/>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w:t>
      </w:r>
      <w:proofErr w:type="spellStart"/>
      <w:r w:rsidR="00A546EE" w:rsidRPr="000C03D8">
        <w:rPr>
          <w:rFonts w:ascii="Times New Roman" w:hAnsi="Times New Roman" w:cs="Times New Roman"/>
          <w:sz w:val="24"/>
          <w:szCs w:val="24"/>
        </w:rPr>
        <w:t>Bloem</w:t>
      </w:r>
      <w:proofErr w:type="spellEnd"/>
      <w:r w:rsidR="00A546EE" w:rsidRPr="000C03D8">
        <w:rPr>
          <w:rFonts w:ascii="Times New Roman" w:hAnsi="Times New Roman" w:cs="Times New Roman"/>
          <w:sz w:val="24"/>
          <w:szCs w:val="24"/>
        </w:rPr>
        <w:t xml:space="preserve">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w:t>
      </w:r>
      <w:proofErr w:type="spellStart"/>
      <w:r w:rsidR="00C269DB" w:rsidRPr="000C03D8">
        <w:rPr>
          <w:rFonts w:ascii="Times New Roman" w:hAnsi="Times New Roman" w:cs="Times New Roman"/>
          <w:sz w:val="24"/>
          <w:szCs w:val="24"/>
        </w:rPr>
        <w:t>Bloem</w:t>
      </w:r>
      <w:proofErr w:type="spellEnd"/>
      <w:r w:rsidR="00C269DB" w:rsidRPr="000C03D8">
        <w:rPr>
          <w:rFonts w:ascii="Times New Roman" w:hAnsi="Times New Roman" w:cs="Times New Roman"/>
          <w:sz w:val="24"/>
          <w:szCs w:val="24"/>
        </w:rPr>
        <w:t xml:space="preserve">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7" w:name="_Toc102231154"/>
      <w:r w:rsidRPr="000C03D8">
        <w:rPr>
          <w:rFonts w:ascii="Times New Roman" w:hAnsi="Times New Roman" w:cs="Times New Roman"/>
          <w:b/>
          <w:color w:val="auto"/>
          <w:sz w:val="28"/>
          <w:szCs w:val="28"/>
        </w:rPr>
        <w:t>1.3 Behandlung von Morbus Parkinson</w:t>
      </w:r>
      <w:bookmarkEnd w:id="7"/>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2231155"/>
      <w:r w:rsidRPr="000C03D8">
        <w:rPr>
          <w:rFonts w:ascii="Times New Roman" w:hAnsi="Times New Roman" w:cs="Times New Roman"/>
          <w:b/>
          <w:i/>
          <w:color w:val="auto"/>
        </w:rPr>
        <w:t>1.3.1 Medikamentöse Behandlung</w:t>
      </w:r>
      <w:bookmarkEnd w:id="8"/>
    </w:p>
    <w:p w:rsidR="0092475B" w:rsidRPr="000C03D8" w:rsidRDefault="0000655A"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Auch wenn es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9" w:name="_Toc102231156"/>
      <w:r w:rsidRPr="000C03D8">
        <w:rPr>
          <w:rFonts w:ascii="Times New Roman" w:hAnsi="Times New Roman" w:cs="Times New Roman"/>
          <w:b/>
          <w:i/>
          <w:color w:val="auto"/>
        </w:rPr>
        <w:t>1.3.2 Tiefe Hirnstimulation</w:t>
      </w:r>
      <w:bookmarkEnd w:id="9"/>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 xml:space="preserve">e eine Läsio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w:t>
      </w:r>
      <w:proofErr w:type="spellStart"/>
      <w:r w:rsidR="004C3764" w:rsidRPr="000C03D8">
        <w:rPr>
          <w:rFonts w:ascii="Times New Roman" w:hAnsi="Times New Roman" w:cs="Times New Roman"/>
          <w:sz w:val="24"/>
          <w:szCs w:val="24"/>
        </w:rPr>
        <w:t>bilatertale</w:t>
      </w:r>
      <w:proofErr w:type="spellEnd"/>
      <w:r w:rsidR="004C3764" w:rsidRPr="000C03D8">
        <w:rPr>
          <w:rFonts w:ascii="Times New Roman" w:hAnsi="Times New Roman" w:cs="Times New Roman"/>
          <w:sz w:val="24"/>
          <w:szCs w:val="24"/>
        </w:rPr>
        <w:t xml:space="preserve"> DBS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10"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10"/>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D659D2" w:rsidRPr="000C03D8">
        <w:rPr>
          <w:rFonts w:ascii="Times New Roman" w:hAnsi="Times New Roman" w:cs="Times New Roman"/>
          <w:sz w:val="24"/>
          <w:szCs w:val="24"/>
        </w:rPr>
        <w:t>der L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1" w:name="_Toc102231158"/>
      <w:r w:rsidRPr="000C03D8">
        <w:rPr>
          <w:rFonts w:ascii="Times New Roman" w:hAnsi="Times New Roman" w:cs="Times New Roman"/>
          <w:b/>
          <w:color w:val="auto"/>
          <w:sz w:val="28"/>
          <w:szCs w:val="28"/>
        </w:rPr>
        <w:t>1.4 Versuchsidee</w:t>
      </w:r>
      <w:bookmarkEnd w:id="11"/>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Es ist unklar, durch welche unterschiedlichen 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w:t>
      </w:r>
      <w:r w:rsidR="005F0D0D" w:rsidRPr="000C03D8">
        <w:rPr>
          <w:rFonts w:ascii="Times New Roman" w:hAnsi="Times New Roman" w:cs="Times New Roman"/>
          <w:sz w:val="24"/>
          <w:szCs w:val="24"/>
        </w:rPr>
        <w:lastRenderedPageBreak/>
        <w:t>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F209E7" w:rsidRPr="000C03D8">
        <w:rPr>
          <w:rFonts w:ascii="Times New Roman" w:hAnsi="Times New Roman" w:cs="Times New Roman"/>
          <w:sz w:val="24"/>
          <w:szCs w:val="24"/>
        </w:rPr>
        <w:t>scht. Auch wenn d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bere</w:t>
      </w:r>
      <w:r w:rsidR="004F0C78" w:rsidRPr="000C03D8">
        <w:rPr>
          <w:rFonts w:ascii="Times New Roman" w:hAnsi="Times New Roman" w:cs="Times New Roman"/>
          <w:sz w:val="24"/>
          <w:szCs w:val="24"/>
        </w:rPr>
        <w:t>its nachgewiesen ist, sind die meisten</w:t>
      </w:r>
      <w:r w:rsidR="00C648A4" w:rsidRPr="000C03D8">
        <w:rPr>
          <w:rFonts w:ascii="Times New Roman" w:hAnsi="Times New Roman" w:cs="Times New Roman"/>
          <w:sz w:val="24"/>
          <w:szCs w:val="24"/>
        </w:rPr>
        <w:t xml:space="preserve"> Befunde nicht einheitlich. Es scheint jedoch übergreifend nachgewiesen zu sein,</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5C5E" w:rsidRPr="000C03D8">
        <w:rPr>
          <w:rFonts w:ascii="Times New Roman" w:hAnsi="Times New Roman" w:cs="Times New Roman"/>
          <w:sz w:val="24"/>
          <w:szCs w:val="24"/>
        </w:rPr>
        <w:t xml:space="preserve"> haben mit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 xml:space="preserve">-loop THS bei Patient*innen mit essentiellem Tremor experimentiert. Dafür konnte eine kortikale Elektrod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enn sie notwendig ist, und auf eine </w:t>
      </w:r>
      <w:r w:rsidR="005B2AEA" w:rsidRPr="000C03D8">
        <w:rPr>
          <w:rFonts w:ascii="Times New Roman" w:hAnsi="Times New Roman" w:cs="Times New Roman"/>
          <w:sz w:val="24"/>
          <w:szCs w:val="24"/>
        </w:rPr>
        <w:lastRenderedPageBreak/>
        <w:t>Art und Weise, bei der Energi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956D07"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01456B" w:rsidRPr="000C03D8">
        <w:rPr>
          <w:rFonts w:ascii="Times New Roman" w:hAnsi="Times New Roman" w:cs="Times New Roman"/>
          <w:sz w:val="24"/>
          <w:szCs w:val="24"/>
        </w:rPr>
        <w:t xml:space="preserve">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857609" w:rsidRPr="000C03D8" w:rsidRDefault="00966214" w:rsidP="00337758">
      <w:pPr>
        <w:pStyle w:val="berschrift1"/>
        <w:spacing w:line="480" w:lineRule="auto"/>
        <w:jc w:val="center"/>
        <w:rPr>
          <w:rFonts w:ascii="Times New Roman" w:hAnsi="Times New Roman" w:cs="Times New Roman"/>
          <w:b/>
          <w:color w:val="auto"/>
        </w:rPr>
      </w:pPr>
      <w:bookmarkStart w:id="12" w:name="_Toc102231159"/>
      <w:r w:rsidRPr="000C03D8">
        <w:rPr>
          <w:rFonts w:ascii="Times New Roman" w:hAnsi="Times New Roman" w:cs="Times New Roman"/>
          <w:b/>
          <w:color w:val="auto"/>
        </w:rPr>
        <w:t>2. Methoden</w:t>
      </w:r>
      <w:bookmarkEnd w:id="12"/>
    </w:p>
    <w:p w:rsidR="00465D1F"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2231160"/>
      <w:r w:rsidRPr="000C03D8">
        <w:rPr>
          <w:rFonts w:ascii="Times New Roman" w:hAnsi="Times New Roman" w:cs="Times New Roman"/>
          <w:b/>
          <w:color w:val="auto"/>
          <w:sz w:val="28"/>
          <w:szCs w:val="28"/>
        </w:rPr>
        <w:t>2.1 Stichprobe</w:t>
      </w:r>
      <w:bookmarkEnd w:id="13"/>
      <w:r w:rsidR="00966214" w:rsidRPr="000C03D8">
        <w:rPr>
          <w:rFonts w:ascii="Times New Roman" w:hAnsi="Times New Roman" w:cs="Times New Roman"/>
          <w:b/>
          <w:color w:val="auto"/>
          <w:sz w:val="28"/>
          <w:szCs w:val="28"/>
        </w:rPr>
        <w:t xml:space="preserve"> </w:t>
      </w:r>
    </w:p>
    <w:p w:rsidR="00857609"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4"/>
    </w:p>
    <w:p w:rsidR="00D21565"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Pro Patient*in sind 38 bis 153 Momentaufnahmen vorhanden, die während der Operation von Testelektroden aufgezeichnet wurden. J</w:t>
      </w:r>
      <w:r w:rsidR="00AE35F8" w:rsidRPr="000C03D8">
        <w:rPr>
          <w:rFonts w:ascii="Times New Roman" w:hAnsi="Times New Roman" w:cs="Times New Roman"/>
          <w:sz w:val="24"/>
          <w:szCs w:val="24"/>
        </w:rPr>
        <w:t>ede Momentaufnahme</w:t>
      </w:r>
      <w:r w:rsidR="001F678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enthält </w:t>
      </w:r>
      <w:r w:rsidR="001F6781" w:rsidRPr="000C03D8">
        <w:rPr>
          <w:rFonts w:ascii="Times New Roman" w:hAnsi="Times New Roman" w:cs="Times New Roman"/>
          <w:sz w:val="24"/>
          <w:szCs w:val="24"/>
        </w:rPr>
        <w:t>das elektrische</w:t>
      </w:r>
      <w:r w:rsidR="00AE35F8" w:rsidRPr="000C03D8">
        <w:rPr>
          <w:rFonts w:ascii="Times New Roman" w:hAnsi="Times New Roman" w:cs="Times New Roman"/>
          <w:sz w:val="24"/>
          <w:szCs w:val="24"/>
        </w:rPr>
        <w:t xml:space="preserve"> Signal einer bestimmten Elektrodenposition.</w:t>
      </w:r>
      <w:r w:rsidR="001F6781" w:rsidRPr="000C03D8">
        <w:rPr>
          <w:rFonts w:ascii="Times New Roman" w:hAnsi="Times New Roman" w:cs="Times New Roman"/>
          <w:sz w:val="24"/>
          <w:szCs w:val="24"/>
        </w:rPr>
        <w:t xml:space="preserve"> Neben den Rohdaten befinden sich in den Datensätzen noch einige weitere Versionen, bei denen das Signal auf unterschiedliche Weise bereits </w:t>
      </w:r>
      <w:r w:rsidR="001F6781" w:rsidRPr="000C03D8">
        <w:rPr>
          <w:rFonts w:ascii="Times New Roman" w:hAnsi="Times New Roman" w:cs="Times New Roman"/>
          <w:sz w:val="24"/>
          <w:szCs w:val="24"/>
        </w:rPr>
        <w:lastRenderedPageBreak/>
        <w:t xml:space="preserve">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2231162"/>
      <w:r w:rsidRPr="000C03D8">
        <w:rPr>
          <w:rFonts w:ascii="Times New Roman" w:hAnsi="Times New Roman" w:cs="Times New Roman"/>
          <w:b/>
          <w:color w:val="auto"/>
          <w:sz w:val="28"/>
          <w:szCs w:val="28"/>
        </w:rPr>
        <w:t>2.3</w:t>
      </w:r>
      <w:r w:rsidR="0023392E" w:rsidRPr="000C03D8">
        <w:rPr>
          <w:rFonts w:ascii="Times New Roman" w:hAnsi="Times New Roman" w:cs="Times New Roman"/>
          <w:b/>
          <w:color w:val="auto"/>
          <w:sz w:val="28"/>
          <w:szCs w:val="28"/>
        </w:rPr>
        <w:t xml:space="preserve"> Durchführung</w:t>
      </w:r>
      <w:bookmarkEnd w:id="15"/>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durch die umliegenden Strukturen geschätzt werden.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lpha Omega </w:t>
      </w:r>
      <w:proofErr w:type="spellStart"/>
      <w:r w:rsidR="00842EDA" w:rsidRPr="000C03D8">
        <w:rPr>
          <w:rFonts w:ascii="Times New Roman" w:hAnsi="Times New Roman" w:cs="Times New Roman"/>
          <w:sz w:val="24"/>
          <w:szCs w:val="24"/>
        </w:rPr>
        <w:t>Enginnering</w:t>
      </w:r>
      <w:proofErr w:type="spellEnd"/>
      <w:r w:rsidR="00842EDA" w:rsidRPr="000C03D8">
        <w:rPr>
          <w:rFonts w:ascii="Times New Roman" w:hAnsi="Times New Roman" w:cs="Times New Roman"/>
          <w:sz w:val="24"/>
          <w:szCs w:val="24"/>
        </w:rPr>
        <w:t xml:space="preserve">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 xml:space="preserve">Dafür wurden die Patient*innen geweckt, damit sie Fragen beantworten konnten. Ihre Antworten konnten Hinweise auf Sprach- oder Denkstörungen geben, die durch die </w:t>
      </w:r>
      <w:r w:rsidR="003F70B6" w:rsidRPr="000C03D8">
        <w:rPr>
          <w:rFonts w:ascii="Times New Roman" w:hAnsi="Times New Roman" w:cs="Times New Roman"/>
          <w:sz w:val="24"/>
          <w:szCs w:val="24"/>
        </w:rPr>
        <w:lastRenderedPageBreak/>
        <w:t>THS neu entstanden sind.</w:t>
      </w:r>
      <w:r w:rsidR="00C62577" w:rsidRPr="000C03D8">
        <w:rPr>
          <w:rFonts w:ascii="Times New Roman" w:hAnsi="Times New Roman" w:cs="Times New Roman"/>
          <w:sz w:val="24"/>
          <w:szCs w:val="24"/>
        </w:rPr>
        <w:t xml:space="preserve"> Da die im Voraus berechnete Stelle für die Platzierung der Elektrode </w:t>
      </w:r>
      <w:r w:rsidR="00D60E01" w:rsidRPr="000C03D8">
        <w:rPr>
          <w:rFonts w:ascii="Times New Roman" w:hAnsi="Times New Roman" w:cs="Times New Roman"/>
          <w:sz w:val="24"/>
          <w:szCs w:val="24"/>
        </w:rPr>
        <w:t>meistens</w:t>
      </w:r>
      <w:r w:rsidR="00C62577" w:rsidRPr="000C03D8">
        <w:rPr>
          <w:rFonts w:ascii="Times New Roman" w:hAnsi="Times New Roman" w:cs="Times New Roman"/>
          <w:sz w:val="24"/>
          <w:szCs w:val="24"/>
        </w:rPr>
        <w:t xml:space="preserve"> bereits ausreichend genau i</w:t>
      </w:r>
      <w:r w:rsidR="00D60E01" w:rsidRPr="000C03D8">
        <w:rPr>
          <w:rFonts w:ascii="Times New Roman" w:hAnsi="Times New Roman" w:cs="Times New Roman"/>
          <w:sz w:val="24"/>
          <w:szCs w:val="24"/>
        </w:rPr>
        <w:t>s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6" w:name="_Toc102231163"/>
      <w:r w:rsidRPr="000C03D8">
        <w:rPr>
          <w:rFonts w:ascii="Times New Roman" w:hAnsi="Times New Roman" w:cs="Times New Roman"/>
          <w:b/>
          <w:color w:val="auto"/>
          <w:sz w:val="28"/>
          <w:szCs w:val="28"/>
        </w:rPr>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6"/>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17"/>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 xml:space="preserve">ieldtrip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w:t>
      </w:r>
      <w:proofErr w:type="spellStart"/>
      <w:r w:rsidR="00516698" w:rsidRPr="000C03D8">
        <w:rPr>
          <w:rFonts w:ascii="Times New Roman" w:hAnsi="Times New Roman" w:cs="Times New Roman"/>
          <w:sz w:val="24"/>
          <w:szCs w:val="24"/>
        </w:rPr>
        <w:t>Oostenveld</w:t>
      </w:r>
      <w:proofErr w:type="spellEnd"/>
      <w:r w:rsidR="00516698" w:rsidRPr="000C03D8">
        <w:rPr>
          <w:rFonts w:ascii="Times New Roman" w:hAnsi="Times New Roman" w:cs="Times New Roman"/>
          <w:sz w:val="24"/>
          <w:szCs w:val="24"/>
        </w:rPr>
        <w:t xml:space="preserve">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insgesamt 2665 Momentaufnahmen (</w:t>
      </w:r>
      <w:r w:rsidR="00563E03" w:rsidRPr="000C03D8">
        <w:rPr>
          <w:rFonts w:ascii="Times New Roman" w:hAnsi="Times New Roman" w:cs="Times New Roman"/>
          <w:i/>
          <w:sz w:val="24"/>
          <w:szCs w:val="24"/>
        </w:rPr>
        <w:t>M</w:t>
      </w:r>
      <w:r w:rsidR="00563E03" w:rsidRPr="000C03D8">
        <w:rPr>
          <w:rFonts w:ascii="Times New Roman" w:hAnsi="Times New Roman" w:cs="Times New Roman"/>
          <w:sz w:val="24"/>
          <w:szCs w:val="24"/>
        </w:rPr>
        <w:t xml:space="preserve"> = 104.28, </w:t>
      </w:r>
      <w:r w:rsidR="00563E03" w:rsidRPr="000C03D8">
        <w:rPr>
          <w:rFonts w:ascii="Times New Roman" w:hAnsi="Times New Roman" w:cs="Times New Roman"/>
          <w:i/>
          <w:sz w:val="24"/>
          <w:szCs w:val="24"/>
        </w:rPr>
        <w:t>SD</w:t>
      </w:r>
      <w:r w:rsidR="00563E03" w:rsidRPr="000C03D8">
        <w:rPr>
          <w:rFonts w:ascii="Times New Roman" w:hAnsi="Times New Roman" w:cs="Times New Roman"/>
          <w:sz w:val="24"/>
          <w:szCs w:val="24"/>
        </w:rPr>
        <w:t xml:space="preserve"> = 27.01) über die 25 Patient*innen, gab es 3457 Kanäle, wobei bei 7 Patient*innen mehr als ein Kanal vorhanden war. Die höchste Anzahl an Kanälen 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 xml:space="preserve">berechnet und abgespeichert. </w:t>
      </w:r>
      <w:r w:rsidR="00821B87" w:rsidRPr="000C03D8">
        <w:rPr>
          <w:rFonts w:ascii="Times New Roman" w:hAnsi="Times New Roman" w:cs="Times New Roman"/>
          <w:sz w:val="24"/>
          <w:szCs w:val="24"/>
        </w:rPr>
        <w:lastRenderedPageBreak/>
        <w:t>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sen und die S</w:t>
      </w:r>
      <w:r w:rsidR="0049460C" w:rsidRPr="000C03D8">
        <w:rPr>
          <w:rFonts w:ascii="Times New Roman" w:hAnsi="Times New Roman" w:cs="Times New Roman"/>
          <w:sz w:val="24"/>
          <w:szCs w:val="24"/>
        </w:rPr>
        <w:t xml:space="preserve">amplegröße von 44000 </w:t>
      </w:r>
      <w:r w:rsidR="00821B87" w:rsidRPr="000C03D8">
        <w:rPr>
          <w:rFonts w:ascii="Times New Roman" w:hAnsi="Times New Roman" w:cs="Times New Roman"/>
          <w:sz w:val="24"/>
          <w:szCs w:val="24"/>
        </w:rPr>
        <w:t xml:space="preserve">Hz auf 512 Hz </w:t>
      </w:r>
      <w:r w:rsidR="00F65A91" w:rsidRPr="000C03D8">
        <w:rPr>
          <w:rFonts w:ascii="Times New Roman" w:hAnsi="Times New Roman" w:cs="Times New Roman"/>
          <w:sz w:val="24"/>
          <w:szCs w:val="24"/>
        </w:rPr>
        <w:t xml:space="preserve">verringert.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8"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18"/>
    </w:p>
    <w:p w:rsidR="0023392E" w:rsidRPr="000C03D8" w:rsidRDefault="00031E37"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nnen grafisch dargestellt. Durch visu</w:t>
      </w:r>
      <w:r w:rsidRPr="000C03D8">
        <w:rPr>
          <w:rFonts w:ascii="Times New Roman" w:hAnsi="Times New Roman" w:cs="Times New Roman"/>
          <w:sz w:val="24"/>
          <w:szCs w:val="24"/>
        </w:rPr>
        <w:t>ell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 </w:t>
      </w:r>
      <w:r w:rsidR="0006445C" w:rsidRPr="000C03D8">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0C03D8">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0C03D8">
        <w:rPr>
          <w:rFonts w:ascii="Times New Roman" w:hAnsi="Times New Roman" w:cs="Times New Roman"/>
          <w:sz w:val="24"/>
          <w:szCs w:val="24"/>
        </w:rPr>
        <w:t>nicht auf die Qualität</w:t>
      </w:r>
      <w:r w:rsidR="008E707B" w:rsidRPr="000C03D8">
        <w:rPr>
          <w:rFonts w:ascii="Times New Roman" w:hAnsi="Times New Roman" w:cs="Times New Roman"/>
          <w:sz w:val="24"/>
          <w:szCs w:val="24"/>
        </w:rPr>
        <w:t xml:space="preserve"> oder die Vermeidung von Störsignalen geachte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r w:rsidR="0064535B" w:rsidRPr="000C03D8">
        <w:rPr>
          <w:rFonts w:ascii="Times New Roman" w:hAnsi="Times New Roman" w:cs="Times New Roman"/>
          <w:sz w:val="24"/>
          <w:szCs w:val="24"/>
        </w:rPr>
        <w:t>In der Abbildung 1</w:t>
      </w:r>
      <w:r w:rsidR="005C0164" w:rsidRPr="000C03D8">
        <w:rPr>
          <w:rFonts w:ascii="Times New Roman" w:hAnsi="Times New Roman" w:cs="Times New Roman"/>
          <w:sz w:val="24"/>
          <w:szCs w:val="24"/>
        </w:rPr>
        <w:t xml:space="preserve"> ist zu sehen, dass ein unverhältnismäßig großer Anteil aller Varianzen sich in dem Bereich unter 0.003 befindet, wobei alle Varianzen von exakt 0</w:t>
      </w:r>
      <w:r w:rsidRPr="000C03D8">
        <w:rPr>
          <w:rFonts w:ascii="Times New Roman" w:hAnsi="Times New Roman" w:cs="Times New Roman"/>
          <w:sz w:val="24"/>
          <w:szCs w:val="24"/>
        </w:rPr>
        <w:t>, die also nichts gemessen haben,</w:t>
      </w:r>
      <w:r w:rsidR="005C0164" w:rsidRPr="000C03D8">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pt;height:220.5pt">
            <v:imagedata r:id="rId8" o:title="Abbildung 1"/>
          </v:shape>
        </w:pict>
      </w:r>
      <w:r w:rsidR="00DF4436" w:rsidRPr="000C03D8">
        <w:rPr>
          <w:rFonts w:ascii="Times New Roman" w:hAnsi="Times New Roman" w:cs="Times New Roman"/>
          <w:sz w:val="24"/>
          <w:szCs w:val="24"/>
        </w:rPr>
        <w:br/>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2231166"/>
      <w:r w:rsidRPr="000C03D8">
        <w:rPr>
          <w:rFonts w:ascii="Times New Roman" w:hAnsi="Times New Roman" w:cs="Times New Roman"/>
          <w:b/>
          <w:i/>
          <w:color w:val="auto"/>
        </w:rPr>
        <w:t>2.4</w:t>
      </w:r>
      <w:r w:rsidR="002128B3" w:rsidRPr="000C03D8">
        <w:rPr>
          <w:rFonts w:ascii="Times New Roman" w:hAnsi="Times New Roman" w:cs="Times New Roman"/>
          <w:b/>
          <w:i/>
          <w:color w:val="auto"/>
        </w:rPr>
        <w:t>.3 Zeit-Frequenz-Analyse</w:t>
      </w:r>
      <w:bookmarkEnd w:id="19"/>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order</w:t>
      </w:r>
      <w:proofErr w:type="spellEnd"/>
      <w:r w:rsidR="00BE4CEF" w:rsidRPr="000C03D8">
        <w:rPr>
          <w:rFonts w:ascii="Times New Roman" w:hAnsi="Times New Roman" w:cs="Times New Roman"/>
          <w:sz w:val="24"/>
          <w:szCs w:val="24"/>
        </w:rPr>
        <w:t xml:space="preserve"> 1690, </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w:t>
      </w:r>
      <w:r w:rsidR="00B66FBD" w:rsidRPr="000C03D8">
        <w:rPr>
          <w:rFonts w:ascii="Times New Roman" w:hAnsi="Times New Roman" w:cs="Times New Roman"/>
          <w:sz w:val="24"/>
          <w:szCs w:val="24"/>
        </w:rPr>
        <w:lastRenderedPageBreak/>
        <w:t xml:space="preserve">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A92C8D" w:rsidRPr="000C03D8"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F7580F" w:rsidRPr="000C03D8">
        <w:rPr>
          <w:rFonts w:ascii="Times New Roman" w:hAnsi="Times New Roman" w:cs="Times New Roman"/>
          <w:sz w:val="24"/>
          <w:szCs w:val="24"/>
        </w:rPr>
        <w:t>, da zur Beantwortung der Fragestellung die Power der jeweiligen Frequenzen über die Zeit notwendig ist.</w:t>
      </w:r>
      <w:r w:rsidRPr="000C03D8">
        <w:rPr>
          <w:rFonts w:ascii="Times New Roman" w:hAnsi="Times New Roman" w:cs="Times New Roman"/>
          <w:sz w:val="24"/>
          <w:szCs w:val="24"/>
        </w:rPr>
        <w:t xml:space="preserve"> </w:t>
      </w:r>
      <w:r w:rsidR="00F7580F" w:rsidRPr="000C03D8">
        <w:rPr>
          <w:rFonts w:ascii="Times New Roman" w:hAnsi="Times New Roman" w:cs="Times New Roman"/>
          <w:sz w:val="24"/>
          <w:szCs w:val="24"/>
        </w:rPr>
        <w:t xml:space="preserve">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A92C8D" w:rsidRPr="000C03D8" w:rsidRDefault="00A92C8D"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von Zeit-Frequenz-Analysen mit </w:t>
      </w:r>
      <w:proofErr w:type="spellStart"/>
      <w:r w:rsidRPr="000C03D8">
        <w:rPr>
          <w:rFonts w:ascii="Times New Roman" w:hAnsi="Times New Roman" w:cs="Times New Roman"/>
          <w:i/>
          <w:sz w:val="24"/>
          <w:szCs w:val="24"/>
        </w:rPr>
        <w:t>Hanning-Taper</w:t>
      </w:r>
      <w:proofErr w:type="spellEnd"/>
      <w:r w:rsidR="00DF2418" w:rsidRPr="000C03D8">
        <w:rPr>
          <w:rFonts w:ascii="Times New Roman" w:hAnsi="Times New Roman" w:cs="Times New Roman"/>
          <w:i/>
          <w:sz w:val="24"/>
          <w:szCs w:val="24"/>
        </w:rPr>
        <w:t xml:space="preserve"> und 3 bis 7</w:t>
      </w:r>
      <w:r w:rsidRPr="000C03D8">
        <w:rPr>
          <w:rFonts w:ascii="Times New Roman" w:hAnsi="Times New Roman" w:cs="Times New Roman"/>
          <w:i/>
          <w:sz w:val="24"/>
          <w:szCs w:val="24"/>
        </w:rPr>
        <w:t xml:space="preserve"> Zyklen</w:t>
      </w:r>
    </w:p>
    <w:p w:rsidR="00A92C8D"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52.5pt;height:238pt">
            <v:imagedata r:id="rId9"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ergleich von Zeit-Frequenz-Analysen mit Wavelets und unterschiedlicher Anzahl an Zyklen</w:t>
      </w:r>
    </w:p>
    <w:p w:rsidR="004C5996"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7" type="#_x0000_t75" style="width:452.5pt;height:238.5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20" w:name="_Toc102231167"/>
      <w:r w:rsidRPr="000C03D8">
        <w:rPr>
          <w:rFonts w:ascii="Times New Roman" w:hAnsi="Times New Roman" w:cs="Times New Roman"/>
          <w:b/>
          <w:i/>
          <w:color w:val="auto"/>
        </w:rPr>
        <w:lastRenderedPageBreak/>
        <w:t>2.4</w:t>
      </w:r>
      <w:r w:rsidR="002128B3" w:rsidRPr="000C03D8">
        <w:rPr>
          <w:rFonts w:ascii="Times New Roman" w:hAnsi="Times New Roman" w:cs="Times New Roman"/>
          <w:b/>
          <w:i/>
          <w:color w:val="auto"/>
        </w:rPr>
        <w:t>.4 FOOOF-Algorithmus</w:t>
      </w:r>
      <w:bookmarkEnd w:id="20"/>
    </w:p>
    <w:p w:rsidR="00CB3F02" w:rsidRPr="000C03D8" w:rsidRDefault="00DB03F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er letzte größere Schritt des ersten Skripts bestand darin, die </w:t>
      </w:r>
      <w:r w:rsidR="00CB49E6" w:rsidRPr="000C03D8">
        <w:rPr>
          <w:rFonts w:ascii="Times New Roman" w:hAnsi="Times New Roman" w:cs="Times New Roman"/>
          <w:sz w:val="24"/>
          <w:szCs w:val="24"/>
        </w:rPr>
        <w:t xml:space="preserve">über die Zeit gemittelten </w:t>
      </w:r>
      <w:r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1" w:name="_Toc102231168"/>
      <w:r w:rsidRPr="000C03D8">
        <w:rPr>
          <w:rFonts w:ascii="Times New Roman" w:hAnsi="Times New Roman" w:cs="Times New Roman"/>
          <w:b/>
          <w:i/>
          <w:color w:val="auto"/>
        </w:rPr>
        <w:t>2.4</w:t>
      </w:r>
      <w:r w:rsidR="00B30E54" w:rsidRPr="000C03D8">
        <w:rPr>
          <w:rFonts w:ascii="Times New Roman" w:hAnsi="Times New Roman" w:cs="Times New Roman"/>
          <w:b/>
          <w:i/>
          <w:color w:val="auto"/>
        </w:rPr>
        <w:t>.5 Extraktion der elektrophysiologischen Maße</w:t>
      </w:r>
      <w:bookmarkEnd w:id="21"/>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w:t>
      </w:r>
      <w:r w:rsidR="00CB49E6" w:rsidRPr="000C03D8">
        <w:rPr>
          <w:rFonts w:ascii="Times New Roman" w:hAnsi="Times New Roman" w:cs="Times New Roman"/>
          <w:sz w:val="24"/>
          <w:szCs w:val="24"/>
        </w:rPr>
        <w:lastRenderedPageBreak/>
        <w:t xml:space="preserve">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Hz angepasst wird, damit ein fließender 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8423B7" w:rsidRPr="000C03D8">
        <w:rPr>
          <w:rFonts w:ascii="Times New Roman" w:hAnsi="Times New Roman" w:cs="Times New Roman"/>
          <w:sz w:val="24"/>
          <w:szCs w:val="24"/>
        </w:rPr>
        <w:t xml:space="preserve"> Kanälen übrig 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 xml:space="preserve">g der Daten </w:t>
      </w:r>
      <w:r w:rsidR="00863B8E" w:rsidRPr="000C03D8">
        <w:rPr>
          <w:rFonts w:ascii="Times New Roman" w:hAnsi="Times New Roman" w:cs="Times New Roman"/>
          <w:sz w:val="24"/>
          <w:szCs w:val="24"/>
        </w:rPr>
        <w:lastRenderedPageBreak/>
        <w:t>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2" w:name="_Toc102231169"/>
      <w:r w:rsidRPr="000C03D8">
        <w:rPr>
          <w:rFonts w:ascii="Times New Roman" w:hAnsi="Times New Roman" w:cs="Times New Roman"/>
          <w:b/>
          <w:color w:val="auto"/>
          <w:sz w:val="28"/>
          <w:szCs w:val="28"/>
        </w:rPr>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2"/>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3"/>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8423B7" w:rsidRPr="000C03D8">
        <w:rPr>
          <w:rFonts w:ascii="Times New Roman" w:hAnsi="Times New Roman" w:cs="Times New Roman"/>
          <w:sz w:val="24"/>
          <w:szCs w:val="24"/>
        </w:rPr>
        <w:t>ten beiden Skripts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 xml:space="preserve">-Tests für abhängige Stichproben auf 5% Signifikanzniveau gerechnet. Ist der Shapiro-Wilk-Test signifikant, muss von einer Verletzung der Normalverteilung ausgegangen </w:t>
      </w:r>
      <w:r w:rsidR="00DB3D34" w:rsidRPr="000C03D8">
        <w:rPr>
          <w:rFonts w:ascii="Times New Roman" w:hAnsi="Times New Roman" w:cs="Times New Roman"/>
          <w:sz w:val="24"/>
          <w:szCs w:val="24"/>
        </w:rPr>
        <w:lastRenderedPageBreak/>
        <w:t>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2231171"/>
      <w:r w:rsidRPr="000C03D8">
        <w:rPr>
          <w:rFonts w:ascii="Times New Roman" w:hAnsi="Times New Roman" w:cs="Times New Roman"/>
          <w:b/>
          <w:i/>
          <w:color w:val="auto"/>
        </w:rPr>
        <w:t>2.6</w:t>
      </w:r>
      <w:r w:rsidR="00B20730" w:rsidRPr="000C03D8">
        <w:rPr>
          <w:rFonts w:ascii="Times New Roman" w:hAnsi="Times New Roman" w:cs="Times New Roman"/>
          <w:b/>
          <w:i/>
          <w:color w:val="auto"/>
        </w:rPr>
        <w:t>.2 Zweite Hypothese</w:t>
      </w:r>
      <w:bookmarkEnd w:id="24"/>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w:t>
      </w:r>
      <w:r w:rsidR="001B40AC" w:rsidRPr="000C03D8">
        <w:rPr>
          <w:rFonts w:ascii="Times New Roman" w:hAnsi="Times New Roman" w:cs="Times New Roman"/>
          <w:sz w:val="24"/>
          <w:szCs w:val="24"/>
        </w:rPr>
        <w:lastRenderedPageBreak/>
        <w:t xml:space="preserve">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Giesbrecht &amp; Burns, 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5" w:name="_Toc102231172"/>
      <w:r w:rsidRPr="000C03D8">
        <w:rPr>
          <w:rFonts w:ascii="Times New Roman" w:hAnsi="Times New Roman" w:cs="Times New Roman"/>
          <w:b/>
          <w:i/>
          <w:color w:val="auto"/>
        </w:rPr>
        <w:lastRenderedPageBreak/>
        <w:t>2.6</w:t>
      </w:r>
      <w:r w:rsidR="00B20730" w:rsidRPr="000C03D8">
        <w:rPr>
          <w:rFonts w:ascii="Times New Roman" w:hAnsi="Times New Roman" w:cs="Times New Roman"/>
          <w:b/>
          <w:i/>
          <w:color w:val="auto"/>
        </w:rPr>
        <w:t>.3 Explorative Analysen</w:t>
      </w:r>
      <w:bookmarkEnd w:id="25"/>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 xml:space="preserve">-Skript ein neuer Datensatz erstellt, bei dem nicht vom originalen Powerspektrum die geschätzte </w:t>
      </w:r>
      <w:r w:rsidRPr="000C03D8">
        <w:rPr>
          <w:rFonts w:ascii="Times New Roman" w:hAnsi="Times New Roman" w:cs="Times New Roman"/>
          <w:sz w:val="24"/>
          <w:szCs w:val="24"/>
        </w:rPr>
        <w:lastRenderedPageBreak/>
        <w:t>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6" w:name="_Toc102231173"/>
      <w:r w:rsidRPr="000C03D8">
        <w:rPr>
          <w:rFonts w:ascii="Times New Roman" w:hAnsi="Times New Roman" w:cs="Times New Roman"/>
          <w:b/>
          <w:color w:val="auto"/>
        </w:rPr>
        <w:t>3. Ergebnisse</w:t>
      </w:r>
      <w:bookmarkEnd w:id="26"/>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2231174"/>
      <w:r w:rsidRPr="000C03D8">
        <w:rPr>
          <w:rFonts w:ascii="Times New Roman" w:hAnsi="Times New Roman" w:cs="Times New Roman"/>
          <w:b/>
          <w:color w:val="auto"/>
          <w:sz w:val="28"/>
          <w:szCs w:val="28"/>
        </w:rPr>
        <w:t>3.1 Erste Hypothese</w:t>
      </w:r>
      <w:bookmarkEnd w:id="27"/>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2.5pt;height:230.5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72.5pt;height:230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72.5pt;height:230.5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Rote gestrichelte Linie stellt eine Normalverteilung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1" type="#_x0000_t75" style="width:340pt;height:210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0C03D8" w:rsidRDefault="000C03D8" w:rsidP="00337758">
      <w:pPr>
        <w:spacing w:line="480" w:lineRule="auto"/>
        <w:jc w:val="both"/>
        <w:rPr>
          <w:rFonts w:ascii="Times New Roman" w:hAnsi="Times New Roman" w:cs="Times New Roman"/>
          <w:b/>
          <w:sz w:val="24"/>
          <w:szCs w:val="24"/>
        </w:rPr>
      </w:pP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323C8A">
        <w:rPr>
          <w:rFonts w:ascii="Times New Roman" w:hAnsi="Times New Roman" w:cs="Times New Roman"/>
          <w:i/>
          <w:sz w:val="24"/>
          <w:szCs w:val="24"/>
        </w:rPr>
        <w:pict>
          <v:shape id="_x0000_i1032" type="#_x0000_t75" style="width:349pt;height:216.5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2231175"/>
      <w:r w:rsidRPr="000C03D8">
        <w:rPr>
          <w:rFonts w:ascii="Times New Roman" w:hAnsi="Times New Roman" w:cs="Times New Roman"/>
          <w:b/>
          <w:color w:val="auto"/>
          <w:sz w:val="28"/>
          <w:szCs w:val="28"/>
        </w:rPr>
        <w:t>3.2 Zweite Hypothese</w:t>
      </w:r>
      <w:bookmarkEnd w:id="28"/>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3" type="#_x0000_t75" style="width:322pt;height:198.5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F16082" w:rsidRPr="000C03D8"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F16082"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4" type="#_x0000_t75" style="width:319pt;height:197.5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Rote gestrichelte Linie stellt eine Normalverteilung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Für den zweiten Teil der zweiten Hypothese, dass die aperiodische Komponente des LFP 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323C8A"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5" type="#_x0000_t75" style="width:358pt;height:222.5pt">
            <v:imagedata r:id="rId18" o:title="Abbildung 11"/>
          </v:shape>
        </w:pict>
      </w: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323C8A"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358pt;height:221.5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9" w:name="_Toc102231176"/>
      <w:r w:rsidRPr="000C03D8">
        <w:rPr>
          <w:rFonts w:ascii="Times New Roman" w:hAnsi="Times New Roman" w:cs="Times New Roman"/>
          <w:b/>
          <w:color w:val="auto"/>
          <w:sz w:val="28"/>
          <w:szCs w:val="28"/>
        </w:rPr>
        <w:lastRenderedPageBreak/>
        <w:t>3.3 Explorative Analysen</w:t>
      </w:r>
      <w:bookmarkEnd w:id="29"/>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 aperiodische 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349pt;height:216.5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830B9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F-</w:t>
      </w:r>
      <w:r w:rsidR="00CB2B9C" w:rsidRPr="000C03D8">
        <w:rPr>
          <w:rFonts w:ascii="Times New Roman" w:hAnsi="Times New Roman" w:cs="Times New Roman"/>
          <w:i/>
          <w:sz w:val="24"/>
          <w:szCs w:val="24"/>
        </w:rPr>
        <w:t>Tests für die Regressionsm</w:t>
      </w:r>
      <w:r w:rsidRPr="000C03D8">
        <w:rPr>
          <w:rFonts w:ascii="Times New Roman" w:hAnsi="Times New Roman" w:cs="Times New Roman"/>
          <w:i/>
          <w:sz w:val="24"/>
          <w:szCs w:val="24"/>
        </w:rPr>
        <w:t xml:space="preserve">odelle der </w:t>
      </w:r>
      <w:proofErr w:type="spellStart"/>
      <w:r w:rsidRPr="000C03D8">
        <w:rPr>
          <w:rFonts w:ascii="Times New Roman" w:hAnsi="Times New Roman" w:cs="Times New Roman"/>
          <w:i/>
          <w:sz w:val="24"/>
          <w:szCs w:val="24"/>
        </w:rPr>
        <w:t>step</w:t>
      </w:r>
      <w:proofErr w:type="spellEnd"/>
      <w:r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w:t>
      </w:r>
      <w:r w:rsidR="00C56B62" w:rsidRPr="000C03D8">
        <w:rPr>
          <w:rFonts w:ascii="Times New Roman" w:hAnsi="Times New Roman" w:cs="Times New Roman"/>
          <w:sz w:val="24"/>
          <w:szCs w:val="24"/>
        </w:rPr>
        <w:lastRenderedPageBreak/>
        <w:t xml:space="preserve">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und Tiefe der Elektrode</w:t>
      </w:r>
    </w:p>
    <w:p w:rsidR="00CB2B9C"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28.5pt;height:265pt">
            <v:imagedata r:id="rId21" o:title="Abbildung 14"/>
          </v:shape>
        </w:pict>
      </w:r>
    </w:p>
    <w:p w:rsidR="002C2F0B" w:rsidRPr="000C03D8" w:rsidRDefault="002C2F0B" w:rsidP="00337758">
      <w:pPr>
        <w:spacing w:line="480" w:lineRule="auto"/>
        <w:jc w:val="both"/>
        <w:rPr>
          <w:rFonts w:ascii="Times New Roman" w:hAnsi="Times New Roman" w:cs="Times New Roman"/>
          <w:sz w:val="24"/>
          <w:szCs w:val="24"/>
        </w:rPr>
      </w:pP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est für 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pt;height:261.5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103A37" w:rsidRPr="000C03D8" w:rsidRDefault="00103A37" w:rsidP="00337758">
      <w:pPr>
        <w:pStyle w:val="berschrift1"/>
        <w:spacing w:line="480" w:lineRule="auto"/>
        <w:jc w:val="center"/>
        <w:rPr>
          <w:rFonts w:ascii="Times New Roman" w:hAnsi="Times New Roman" w:cs="Times New Roman"/>
          <w:b/>
          <w:color w:val="auto"/>
        </w:rPr>
      </w:pPr>
      <w:bookmarkStart w:id="30" w:name="_Toc102231177"/>
      <w:r w:rsidRPr="000C03D8">
        <w:rPr>
          <w:rFonts w:ascii="Times New Roman" w:hAnsi="Times New Roman" w:cs="Times New Roman"/>
          <w:b/>
          <w:color w:val="auto"/>
        </w:rPr>
        <w:t>4. Diskussion</w:t>
      </w:r>
      <w:bookmarkEnd w:id="30"/>
    </w:p>
    <w:p w:rsidR="00630274" w:rsidRPr="000C03D8" w:rsidRDefault="00CE04C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i der Behandlung der neurodegenerativen Krankheit Morbus Parkinson sind durch immense Fortschritte in der Forschung der letzten Jahrzehnte gute Therapiemöglichkeiten entwickelt und etabliert worden, mit denen die Symptome und der Leidensdruck zu einem gewissen Maß kontrolliert und eingeschränkt werden könn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w:t>
      </w:r>
      <w:r w:rsidR="004D5968" w:rsidRPr="000C03D8">
        <w:rPr>
          <w:rFonts w:ascii="Times New Roman" w:hAnsi="Times New Roman" w:cs="Times New Roman"/>
          <w:sz w:val="24"/>
          <w:szCs w:val="24"/>
        </w:rPr>
        <w:lastRenderedPageBreak/>
        <w:t>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omotorische Zentrum befinde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 xml:space="preserve">helfen können. Gut nachgewiesene Zusammenhänge, die für solche Programme bereits verwendet werden, sind die erhöhte Spike-Aktivität und Betapower im STK.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CD34E5" w:rsidRPr="000C03D8">
        <w:rPr>
          <w:rFonts w:ascii="Times New Roman" w:hAnsi="Times New Roman" w:cs="Times New Roman"/>
          <w:sz w:val="24"/>
          <w:szCs w:val="24"/>
        </w:rPr>
        <w:t xml:space="preserve"> neuronalen </w:t>
      </w:r>
      <w:proofErr w:type="spellStart"/>
      <w:r w:rsidR="00CD34E5" w:rsidRPr="000C03D8">
        <w:rPr>
          <w:rFonts w:ascii="Times New Roman" w:hAnsi="Times New Roman" w:cs="Times New Roman"/>
          <w:sz w:val="24"/>
          <w:szCs w:val="24"/>
        </w:rPr>
        <w:t>Osziallationen</w:t>
      </w:r>
      <w:proofErr w:type="spellEnd"/>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FE568A" w:rsidRPr="000C03D8" w:rsidRDefault="00F4057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in der Nähe 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 xml:space="preserve">des LFP </w:t>
      </w:r>
      <w:r w:rsidR="00A82198" w:rsidRPr="000C03D8">
        <w:rPr>
          <w:rFonts w:ascii="Times New Roman" w:hAnsi="Times New Roman" w:cs="Times New Roman"/>
          <w:sz w:val="24"/>
          <w:szCs w:val="24"/>
        </w:rPr>
        <w:lastRenderedPageBreak/>
        <w:t>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 xml:space="preserve">Die Tatsache, dass der RMS in der Nähe des Zielposition signifikant größer ist als in weiter Entfernung von der Zielposition, war zu erwarten, da diese Information während der Operation genutzt wird, um zu bestimmen, ob sich die Elektrode im STK befindet.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lastRenderedPageBreak/>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w:t>
      </w:r>
      <w:r w:rsidR="00030E79" w:rsidRPr="000C03D8">
        <w:rPr>
          <w:rFonts w:ascii="Times New Roman" w:hAnsi="Times New Roman" w:cs="Times New Roman"/>
          <w:sz w:val="24"/>
          <w:szCs w:val="24"/>
        </w:rPr>
        <w:lastRenderedPageBreak/>
        <w:t xml:space="preserve">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Das bedeutet, dass durch einen 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2B2F2C" w:rsidRPr="000C03D8" w:rsidRDefault="002B2F2C" w:rsidP="00337758">
      <w:pPr>
        <w:spacing w:line="480" w:lineRule="auto"/>
        <w:jc w:val="both"/>
        <w:rPr>
          <w:rFonts w:ascii="Times New Roman" w:hAnsi="Times New Roman" w:cs="Times New Roman"/>
          <w:b/>
          <w:sz w:val="24"/>
          <w:szCs w:val="24"/>
        </w:rPr>
      </w:pPr>
    </w:p>
    <w:p w:rsidR="002B2F2C" w:rsidRPr="000C03D8" w:rsidRDefault="002B2F2C" w:rsidP="00337758">
      <w:pPr>
        <w:spacing w:line="480" w:lineRule="auto"/>
        <w:jc w:val="both"/>
        <w:rPr>
          <w:rFonts w:ascii="Times New Roman" w:hAnsi="Times New Roman" w:cs="Times New Roman"/>
          <w:b/>
          <w:sz w:val="24"/>
          <w:szCs w:val="24"/>
        </w:rPr>
      </w:pP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323C8A"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422pt;height:261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t>
      </w:r>
      <w:r w:rsidR="00503B13" w:rsidRPr="000C03D8">
        <w:rPr>
          <w:rFonts w:ascii="Times New Roman" w:hAnsi="Times New Roman" w:cs="Times New Roman"/>
          <w:sz w:val="24"/>
          <w:szCs w:val="24"/>
        </w:rPr>
        <w:lastRenderedPageBreak/>
        <w:t>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323C8A"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348.5pt;height:3in">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lastRenderedPageBreak/>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323C8A"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00.5pt;height:174.5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9E6828" w:rsidRPr="000C03D8" w:rsidRDefault="00323C8A"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05pt;height:179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w:t>
      </w:r>
      <w:r w:rsidR="005643EF" w:rsidRPr="000C03D8">
        <w:rPr>
          <w:rFonts w:ascii="Times New Roman" w:hAnsi="Times New Roman" w:cs="Times New Roman"/>
          <w:sz w:val="24"/>
          <w:szCs w:val="24"/>
        </w:rPr>
        <w:lastRenderedPageBreak/>
        <w:t>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Außerdem konnte </w:t>
      </w:r>
      <w:r w:rsidRPr="000C03D8">
        <w:rPr>
          <w:rFonts w:ascii="Times New Roman" w:hAnsi="Times New Roman" w:cs="Times New Roman"/>
          <w:sz w:val="24"/>
          <w:szCs w:val="24"/>
        </w:rPr>
        <w:t>ein großer Teil der Methodik und Auswertung automatisiert und in mehreren Skripten festgehalten werden</w:t>
      </w:r>
      <w:r w:rsidR="00257001" w:rsidRPr="000C03D8">
        <w:rPr>
          <w:rFonts w:ascii="Times New Roman" w:hAnsi="Times New Roman" w:cs="Times New Roman"/>
          <w:sz w:val="24"/>
          <w:szCs w:val="24"/>
        </w:rPr>
        <w:t xml:space="preserve"> konnte</w:t>
      </w:r>
      <w:r w:rsidRPr="000C03D8">
        <w:rPr>
          <w:rFonts w:ascii="Times New Roman" w:hAnsi="Times New Roman" w:cs="Times New Roman"/>
          <w:sz w:val="24"/>
          <w:szCs w:val="24"/>
        </w:rPr>
        <w:t>. Dies bildet eine gute Grundlage mit einem neuen, ähnlich großen 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w:t>
      </w:r>
      <w:r w:rsidR="0000363B" w:rsidRPr="000C03D8">
        <w:rPr>
          <w:rFonts w:ascii="Times New Roman" w:hAnsi="Times New Roman" w:cs="Times New Roman"/>
          <w:sz w:val="24"/>
          <w:szCs w:val="24"/>
        </w:rPr>
        <w:lastRenderedPageBreak/>
        <w:t xml:space="preserve">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3C64AC" w:rsidRPr="000C03D8">
        <w:rPr>
          <w:rFonts w:ascii="Times New Roman" w:hAnsi="Times New Roman" w:cs="Times New Roman"/>
          <w:sz w:val="24"/>
          <w:szCs w:val="24"/>
        </w:rPr>
        <w:t>mehr signifikant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3B4106" w:rsidRPr="000C03D8" w:rsidRDefault="003B4106" w:rsidP="00337758">
      <w:pPr>
        <w:pStyle w:val="berschrift1"/>
        <w:spacing w:line="480" w:lineRule="auto"/>
        <w:jc w:val="center"/>
        <w:rPr>
          <w:rFonts w:ascii="Times New Roman" w:hAnsi="Times New Roman" w:cs="Times New Roman"/>
          <w:b/>
          <w:color w:val="auto"/>
        </w:rPr>
      </w:pPr>
      <w:bookmarkStart w:id="31" w:name="_Toc102231178"/>
      <w:r w:rsidRPr="000C03D8">
        <w:rPr>
          <w:rFonts w:ascii="Times New Roman" w:hAnsi="Times New Roman" w:cs="Times New Roman"/>
          <w:b/>
          <w:color w:val="auto"/>
        </w:rPr>
        <w:t>Fazit</w:t>
      </w:r>
      <w:bookmarkEnd w:id="31"/>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337758">
      <w:pPr>
        <w:pStyle w:val="berschrift1"/>
        <w:spacing w:line="480" w:lineRule="auto"/>
        <w:jc w:val="center"/>
        <w:rPr>
          <w:rFonts w:ascii="Times New Roman" w:hAnsi="Times New Roman" w:cs="Times New Roman"/>
          <w:b/>
          <w:color w:val="auto"/>
        </w:rPr>
      </w:pPr>
      <w:bookmarkStart w:id="32"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2"/>
    </w:p>
    <w:p w:rsidR="003322D2" w:rsidRPr="000C03D8" w:rsidRDefault="00D26C2C"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fldChar w:fldCharType="begin"/>
      </w:r>
      <w:r w:rsidR="00D556BB" w:rsidRPr="000C03D8">
        <w:rPr>
          <w:rFonts w:ascii="Times New Roman" w:hAnsi="Times New Roman" w:cs="Times New Roman"/>
        </w:rPr>
        <w:instrText xml:space="preserve"> ADDIN ZOTERO_BIBL {"uncited":[],"omitted":[],"custom":[]} CSL_BIBLIOGRAPHY </w:instrText>
      </w:r>
      <w:r w:rsidRPr="000C03D8">
        <w:rPr>
          <w:rFonts w:ascii="Times New Roman" w:hAnsi="Times New Roman" w:cs="Times New Roman"/>
          <w:lang w:val="en-US"/>
        </w:rPr>
        <w:fldChar w:fldCharType="separate"/>
      </w:r>
      <w:r w:rsidR="003322D2" w:rsidRPr="000C03D8">
        <w:rPr>
          <w:rFonts w:ascii="Times New Roman" w:hAnsi="Times New Roman" w:cs="Times New Roman"/>
        </w:rPr>
        <w:t xml:space="preserve">Abosch, A., Timmermann, L., Bartley, S., Rietkerk, H. G., Whiting, D., Connolly, P. J., Lanctin, D., &amp; Hariz, M. I. (2013). </w:t>
      </w:r>
      <w:r w:rsidR="003322D2" w:rsidRPr="000C03D8">
        <w:rPr>
          <w:rFonts w:ascii="Times New Roman" w:hAnsi="Times New Roman" w:cs="Times New Roman"/>
          <w:lang w:val="en-US"/>
        </w:rPr>
        <w:t xml:space="preserve">An International Survey of Deep Brain Stimulation Procedural Steps. </w:t>
      </w:r>
      <w:r w:rsidR="003322D2" w:rsidRPr="000C03D8">
        <w:rPr>
          <w:rFonts w:ascii="Times New Roman" w:hAnsi="Times New Roman" w:cs="Times New Roman"/>
          <w:i/>
          <w:iCs/>
          <w:lang w:val="en-US"/>
        </w:rPr>
        <w:t>Stereotactic and Functional Neurosurgery</w:t>
      </w:r>
      <w:r w:rsidR="003322D2" w:rsidRPr="000C03D8">
        <w:rPr>
          <w:rFonts w:ascii="Times New Roman" w:hAnsi="Times New Roman" w:cs="Times New Roman"/>
          <w:lang w:val="en-US"/>
        </w:rPr>
        <w:t xml:space="preserve">, </w:t>
      </w:r>
      <w:r w:rsidR="003322D2" w:rsidRPr="000C03D8">
        <w:rPr>
          <w:rFonts w:ascii="Times New Roman" w:hAnsi="Times New Roman" w:cs="Times New Roman"/>
          <w:i/>
          <w:iCs/>
          <w:lang w:val="en-US"/>
        </w:rPr>
        <w:t>91</w:t>
      </w:r>
      <w:r w:rsidR="003322D2" w:rsidRPr="000C03D8">
        <w:rPr>
          <w:rFonts w:ascii="Times New Roman" w:hAnsi="Times New Roman" w:cs="Times New Roman"/>
          <w:lang w:val="en-US"/>
        </w:rPr>
        <w:t>(1), 1–11. https://doi.org/10.1159/000343207</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Balestrino, R., &amp; Schapira, A. H. V. (2020). Parkinson disease. </w:t>
      </w:r>
      <w:r w:rsidRPr="000C03D8">
        <w:rPr>
          <w:rFonts w:ascii="Times New Roman" w:hAnsi="Times New Roman" w:cs="Times New Roman"/>
          <w:i/>
          <w:iCs/>
          <w:lang w:val="en-US"/>
        </w:rPr>
        <w:t>European Journal of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27</w:t>
      </w:r>
      <w:r w:rsidRPr="000C03D8">
        <w:rPr>
          <w:rFonts w:ascii="Times New Roman" w:hAnsi="Times New Roman" w:cs="Times New Roman"/>
          <w:lang w:val="en-US"/>
        </w:rPr>
        <w:t>(1), 27–42. https://doi.org/10.1111/ene.14108</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Bates, D., Mächler, M., Bolker, B., &amp; Walker, S. (2015). </w:t>
      </w:r>
      <w:r w:rsidRPr="000C03D8">
        <w:rPr>
          <w:rFonts w:ascii="Times New Roman" w:hAnsi="Times New Roman" w:cs="Times New Roman"/>
          <w:lang w:val="en-US"/>
        </w:rPr>
        <w:t xml:space="preserve">Fitting Linear Mixed-Effects Models Using </w:t>
      </w:r>
      <w:r w:rsidRPr="000C03D8">
        <w:rPr>
          <w:rFonts w:ascii="Times New Roman" w:hAnsi="Times New Roman" w:cs="Times New Roman"/>
          <w:b/>
          <w:bCs/>
          <w:lang w:val="en-US"/>
        </w:rPr>
        <w:t>lme4</w:t>
      </w:r>
      <w:r w:rsidRPr="000C03D8">
        <w:rPr>
          <w:rFonts w:ascii="Times New Roman" w:hAnsi="Times New Roman" w:cs="Times New Roman"/>
          <w:lang w:val="en-US"/>
        </w:rPr>
        <w:t xml:space="preserve">. </w:t>
      </w:r>
      <w:r w:rsidRPr="000C03D8">
        <w:rPr>
          <w:rFonts w:ascii="Times New Roman" w:hAnsi="Times New Roman" w:cs="Times New Roman"/>
          <w:i/>
          <w:iCs/>
          <w:lang w:val="en-US"/>
        </w:rPr>
        <w:t>Journal of Statistical Software</w:t>
      </w:r>
      <w:r w:rsidRPr="000C03D8">
        <w:rPr>
          <w:rFonts w:ascii="Times New Roman" w:hAnsi="Times New Roman" w:cs="Times New Roman"/>
          <w:lang w:val="en-US"/>
        </w:rPr>
        <w:t xml:space="preserve">, </w:t>
      </w:r>
      <w:r w:rsidRPr="000C03D8">
        <w:rPr>
          <w:rFonts w:ascii="Times New Roman" w:hAnsi="Times New Roman" w:cs="Times New Roman"/>
          <w:i/>
          <w:iCs/>
          <w:lang w:val="en-US"/>
        </w:rPr>
        <w:t>67</w:t>
      </w:r>
      <w:r w:rsidRPr="000C03D8">
        <w:rPr>
          <w:rFonts w:ascii="Times New Roman" w:hAnsi="Times New Roman" w:cs="Times New Roman"/>
          <w:lang w:val="en-US"/>
        </w:rPr>
        <w:t>(1). https://doi.org/10.18637/jss.v067.i01</w:t>
      </w:r>
    </w:p>
    <w:p w:rsidR="003322D2" w:rsidRPr="000C03D8" w:rsidRDefault="003322D2" w:rsidP="00337758">
      <w:pPr>
        <w:pStyle w:val="Literaturverzeichnis"/>
        <w:jc w:val="both"/>
        <w:rPr>
          <w:rFonts w:ascii="Times New Roman" w:hAnsi="Times New Roman" w:cs="Times New Roman"/>
        </w:rPr>
      </w:pPr>
      <w:r w:rsidRPr="000C03D8">
        <w:rPr>
          <w:rFonts w:ascii="Times New Roman" w:hAnsi="Times New Roman" w:cs="Times New Roman"/>
          <w:lang w:val="en-US"/>
        </w:rPr>
        <w:t xml:space="preserve">Benabid, A. L., Chabardes, S., Mitrofanis, J., &amp; Pollak, P. (2009). </w:t>
      </w:r>
      <w:r w:rsidRPr="000C03D8">
        <w:rPr>
          <w:rFonts w:ascii="Times New Roman" w:hAnsi="Times New Roman" w:cs="Times New Roman"/>
          <w:i/>
          <w:iCs/>
          <w:lang w:val="en-US"/>
        </w:rPr>
        <w:t>Deep brain stimulation of the subthalamic nucleus for the treatment of Parkinson’s disease</w:t>
      </w:r>
      <w:r w:rsidRPr="000C03D8">
        <w:rPr>
          <w:rFonts w:ascii="Times New Roman" w:hAnsi="Times New Roman" w:cs="Times New Roman"/>
          <w:lang w:val="en-US"/>
        </w:rPr>
        <w:t xml:space="preserve">. </w:t>
      </w:r>
      <w:r w:rsidRPr="000C03D8">
        <w:rPr>
          <w:rFonts w:ascii="Times New Roman" w:hAnsi="Times New Roman" w:cs="Times New Roman"/>
          <w:i/>
          <w:iCs/>
        </w:rPr>
        <w:t>8</w:t>
      </w:r>
      <w:r w:rsidRPr="000C03D8">
        <w:rPr>
          <w:rFonts w:ascii="Times New Roman" w:hAnsi="Times New Roman" w:cs="Times New Roman"/>
        </w:rPr>
        <w:t>, 1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Bloem, B. R., Okun, M. S., &amp; Klein, C. (2021). Parkinson’s disease. </w:t>
      </w:r>
      <w:r w:rsidRPr="000C03D8">
        <w:rPr>
          <w:rFonts w:ascii="Times New Roman" w:hAnsi="Times New Roman" w:cs="Times New Roman"/>
          <w:i/>
          <w:iCs/>
          <w:lang w:val="en-US"/>
        </w:rPr>
        <w:t>The Lancet</w:t>
      </w:r>
      <w:r w:rsidRPr="000C03D8">
        <w:rPr>
          <w:rFonts w:ascii="Times New Roman" w:hAnsi="Times New Roman" w:cs="Times New Roman"/>
          <w:lang w:val="en-US"/>
        </w:rPr>
        <w:t xml:space="preserve">, </w:t>
      </w:r>
      <w:r w:rsidRPr="000C03D8">
        <w:rPr>
          <w:rFonts w:ascii="Times New Roman" w:hAnsi="Times New Roman" w:cs="Times New Roman"/>
          <w:i/>
          <w:iCs/>
          <w:lang w:val="en-US"/>
        </w:rPr>
        <w:t>397</w:t>
      </w:r>
      <w:r w:rsidRPr="000C03D8">
        <w:rPr>
          <w:rFonts w:ascii="Times New Roman" w:hAnsi="Times New Roman" w:cs="Times New Roman"/>
          <w:lang w:val="en-US"/>
        </w:rPr>
        <w:t>(10291), 2284–2303. https://doi.org/10.1016/S0140-6736(21)00218-X</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Bologna, M., Guerra, A., Paparella, G., Giordo, L., Alunni Fegatelli, D., Vestri, A. R., Rothwell, J. C., &amp; Berardelli, A. (2018). Neurophysiological correlates of bradykinesia in Parkinson’s disease. </w:t>
      </w:r>
      <w:r w:rsidRPr="000C03D8">
        <w:rPr>
          <w:rFonts w:ascii="Times New Roman" w:hAnsi="Times New Roman" w:cs="Times New Roman"/>
          <w:i/>
          <w:iCs/>
          <w:lang w:val="en-US"/>
        </w:rPr>
        <w:t>Brain</w:t>
      </w:r>
      <w:r w:rsidRPr="000C03D8">
        <w:rPr>
          <w:rFonts w:ascii="Times New Roman" w:hAnsi="Times New Roman" w:cs="Times New Roman"/>
          <w:lang w:val="en-US"/>
        </w:rPr>
        <w:t xml:space="preserve">, </w:t>
      </w:r>
      <w:r w:rsidRPr="000C03D8">
        <w:rPr>
          <w:rFonts w:ascii="Times New Roman" w:hAnsi="Times New Roman" w:cs="Times New Roman"/>
          <w:i/>
          <w:iCs/>
          <w:lang w:val="en-US"/>
        </w:rPr>
        <w:t>141</w:t>
      </w:r>
      <w:r w:rsidRPr="000C03D8">
        <w:rPr>
          <w:rFonts w:ascii="Times New Roman" w:hAnsi="Times New Roman" w:cs="Times New Roman"/>
          <w:lang w:val="en-US"/>
        </w:rPr>
        <w:t>(8), 2432–2444. https://doi.org/10.1093/brain/awy15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Buzsáki, G., Anastassiou, C. A., &amp; Koch, C. (2012). </w:t>
      </w:r>
      <w:r w:rsidRPr="000C03D8">
        <w:rPr>
          <w:rFonts w:ascii="Times New Roman" w:hAnsi="Times New Roman" w:cs="Times New Roman"/>
          <w:lang w:val="en-US"/>
        </w:rPr>
        <w:t xml:space="preserve">The origin of extracellular fields and currents—EEG, ECoG, LFP and spikes. </w:t>
      </w:r>
      <w:r w:rsidRPr="000C03D8">
        <w:rPr>
          <w:rFonts w:ascii="Times New Roman" w:hAnsi="Times New Roman" w:cs="Times New Roman"/>
          <w:i/>
          <w:iCs/>
          <w:lang w:val="en-US"/>
        </w:rPr>
        <w:t>Nature Reviews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13</w:t>
      </w:r>
      <w:r w:rsidRPr="000C03D8">
        <w:rPr>
          <w:rFonts w:ascii="Times New Roman" w:hAnsi="Times New Roman" w:cs="Times New Roman"/>
          <w:lang w:val="en-US"/>
        </w:rPr>
        <w:t>(6), 407–420. https://doi.org/10.1038/nrn3241</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Chaudhuri, K. R., &amp; Naidu, Y. (2008). Early Parkinson’s disease and non-motor issues. </w:t>
      </w:r>
      <w:r w:rsidRPr="000C03D8">
        <w:rPr>
          <w:rFonts w:ascii="Times New Roman" w:hAnsi="Times New Roman" w:cs="Times New Roman"/>
          <w:i/>
          <w:iCs/>
          <w:lang w:val="en-US"/>
        </w:rPr>
        <w:t>Journal of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255</w:t>
      </w:r>
      <w:r w:rsidRPr="000C03D8">
        <w:rPr>
          <w:rFonts w:ascii="Times New Roman" w:hAnsi="Times New Roman" w:cs="Times New Roman"/>
          <w:lang w:val="en-US"/>
        </w:rPr>
        <w:t>(S5), 33–38. https://doi.org/10.1007/s00415-008-5006-1</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international study using the nonmotor symptoms questionnaire.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25</w:t>
      </w:r>
      <w:r w:rsidRPr="000C03D8">
        <w:rPr>
          <w:rFonts w:ascii="Times New Roman" w:hAnsi="Times New Roman" w:cs="Times New Roman"/>
          <w:lang w:val="en-US"/>
        </w:rPr>
        <w:t>(6), 704–709. https://doi.org/10.1002/mds.22868</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lastRenderedPageBreak/>
        <w:t xml:space="preserve">Chaudhuri, K. R., &amp; Schapira, A. H. (2009). Non-motor symptoms of Parkinson’s disease: Dopaminergic pathophysiology and treatment. </w:t>
      </w:r>
      <w:r w:rsidRPr="000C03D8">
        <w:rPr>
          <w:rFonts w:ascii="Times New Roman" w:hAnsi="Times New Roman" w:cs="Times New Roman"/>
          <w:i/>
          <w:iCs/>
          <w:lang w:val="en-US"/>
        </w:rPr>
        <w:t>The Lancet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8</w:t>
      </w:r>
      <w:r w:rsidRPr="000C03D8">
        <w:rPr>
          <w:rFonts w:ascii="Times New Roman" w:hAnsi="Times New Roman" w:cs="Times New Roman"/>
          <w:lang w:val="en-US"/>
        </w:rPr>
        <w:t>(5), 464–474. https://doi.org/10.1016/S1474-4422(09)70068-7</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Cohen, M. X. (2020). </w:t>
      </w:r>
      <w:r w:rsidRPr="000C03D8">
        <w:rPr>
          <w:rFonts w:ascii="Times New Roman" w:hAnsi="Times New Roman" w:cs="Times New Roman"/>
          <w:i/>
          <w:iCs/>
          <w:lang w:val="en-US"/>
        </w:rPr>
        <w:t>A data-driven method to identify frequency boundaries in multichannel electrophysiology data</w:t>
      </w:r>
      <w:r w:rsidRPr="000C03D8">
        <w:rPr>
          <w:rFonts w:ascii="Times New Roman" w:hAnsi="Times New Roman" w:cs="Times New Roman"/>
          <w:lang w:val="en-US"/>
        </w:rPr>
        <w:t xml:space="preserve"> [Preprint]. Neuroscience. https://doi.org/10.1101/2020.07.09.19578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Cole, S. R., van der Meij, R., Peterson, E. J., de Hemptinne, C., Starr, P. A., &amp; Voytek, B. (2017). Nonsinusoidal Beta Oscillations Reflect Cortical Pathophysiology in Parkinson’s Disease. </w:t>
      </w:r>
      <w:r w:rsidRPr="000C03D8">
        <w:rPr>
          <w:rFonts w:ascii="Times New Roman" w:hAnsi="Times New Roman" w:cs="Times New Roman"/>
          <w:i/>
          <w:iCs/>
          <w:lang w:val="en-US"/>
        </w:rPr>
        <w:t>The Journal of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37</w:t>
      </w:r>
      <w:r w:rsidRPr="000C03D8">
        <w:rPr>
          <w:rFonts w:ascii="Times New Roman" w:hAnsi="Times New Roman" w:cs="Times New Roman"/>
          <w:lang w:val="en-US"/>
        </w:rPr>
        <w:t>(18), 4830–4840. https://doi.org/10.1523/JNEUROSCI.2208-16.2017</w:t>
      </w:r>
    </w:p>
    <w:p w:rsidR="003322D2" w:rsidRPr="000C03D8" w:rsidRDefault="003322D2" w:rsidP="00337758">
      <w:pPr>
        <w:pStyle w:val="Literaturverzeichnis"/>
        <w:jc w:val="both"/>
        <w:rPr>
          <w:rFonts w:ascii="Times New Roman" w:hAnsi="Times New Roman" w:cs="Times New Roman"/>
        </w:rPr>
      </w:pPr>
      <w:r w:rsidRPr="000C03D8">
        <w:rPr>
          <w:rFonts w:ascii="Times New Roman" w:hAnsi="Times New Roman" w:cs="Times New Roman"/>
          <w:lang w:val="en-US"/>
        </w:rPr>
        <w:t xml:space="preserve">Cooper, J. A., Sagar, H. J., Tidswell, P., &amp; Jordan, N. (1994). Slowed central processing in simple and go/no-go reaction time tasks in Parkinson’s disease. </w:t>
      </w:r>
      <w:r w:rsidRPr="000C03D8">
        <w:rPr>
          <w:rFonts w:ascii="Times New Roman" w:hAnsi="Times New Roman" w:cs="Times New Roman"/>
          <w:i/>
          <w:iCs/>
        </w:rPr>
        <w:t>Brain</w:t>
      </w:r>
      <w:r w:rsidRPr="000C03D8">
        <w:rPr>
          <w:rFonts w:ascii="Times New Roman" w:hAnsi="Times New Roman" w:cs="Times New Roman"/>
        </w:rPr>
        <w:t xml:space="preserve">, </w:t>
      </w:r>
      <w:r w:rsidRPr="000C03D8">
        <w:rPr>
          <w:rFonts w:ascii="Times New Roman" w:hAnsi="Times New Roman" w:cs="Times New Roman"/>
          <w:i/>
          <w:iCs/>
        </w:rPr>
        <w:t>117</w:t>
      </w:r>
      <w:r w:rsidRPr="000C03D8">
        <w:rPr>
          <w:rFonts w:ascii="Times New Roman" w:hAnsi="Times New Roman" w:cs="Times New Roman"/>
        </w:rPr>
        <w:t>(3), 517–529. https://doi.org/10.1093/brain/117.3.517</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Dembek, T. A., Roediger, J., Horn, A., Reker, P., Oehrn, C., Dafsari, H. S., Li, N., Kühn, A. A., Fink, G. R., Visser‐Vandewalle, V., Barbe, M. T., &amp; Timmermann, L. (2019). </w:t>
      </w:r>
      <w:r w:rsidRPr="000C03D8">
        <w:rPr>
          <w:rFonts w:ascii="Times New Roman" w:hAnsi="Times New Roman" w:cs="Times New Roman"/>
          <w:lang w:val="en-US"/>
        </w:rPr>
        <w:t xml:space="preserve">Probabilistic sweet spots predict motor outcome for deep brain stimulation in Parkinson disease. </w:t>
      </w:r>
      <w:r w:rsidRPr="000C03D8">
        <w:rPr>
          <w:rFonts w:ascii="Times New Roman" w:hAnsi="Times New Roman" w:cs="Times New Roman"/>
          <w:i/>
          <w:iCs/>
          <w:lang w:val="en-US"/>
        </w:rPr>
        <w:t>Annals of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86</w:t>
      </w:r>
      <w:r w:rsidRPr="000C03D8">
        <w:rPr>
          <w:rFonts w:ascii="Times New Roman" w:hAnsi="Times New Roman" w:cs="Times New Roman"/>
          <w:lang w:val="en-US"/>
        </w:rPr>
        <w:t>(4), 527–538. https://doi.org/10.1002/ana.25567</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Deuschl, G., &amp; Agid, Y. (2013). Subthalamic neurostimulation for Parkinson’s disease with early fluctuations: Balancing the risks and benefits. </w:t>
      </w:r>
      <w:r w:rsidRPr="000C03D8">
        <w:rPr>
          <w:rFonts w:ascii="Times New Roman" w:hAnsi="Times New Roman" w:cs="Times New Roman"/>
          <w:i/>
          <w:iCs/>
          <w:lang w:val="en-US"/>
        </w:rPr>
        <w:t>The Lancet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12</w:t>
      </w:r>
      <w:r w:rsidRPr="000C03D8">
        <w:rPr>
          <w:rFonts w:ascii="Times New Roman" w:hAnsi="Times New Roman" w:cs="Times New Roman"/>
          <w:lang w:val="en-US"/>
        </w:rPr>
        <w:t>(10), 1025–1034. https://doi.org/10.1016/S1474-4422(13)70151-0</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Donoghue, T., Haller, M., Peterson, E. J., Varma, P., Sebastian, P., Gao, R., Noto, T., Lara, A. H., Wallis, J. D., Knight, R. T., Shestyuk, A., &amp; Voytek, B. (2020). Parameterizing neural power spectra into periodic and aperiodic components. </w:t>
      </w:r>
      <w:r w:rsidRPr="000C03D8">
        <w:rPr>
          <w:rFonts w:ascii="Times New Roman" w:hAnsi="Times New Roman" w:cs="Times New Roman"/>
          <w:i/>
          <w:iCs/>
          <w:lang w:val="en-US"/>
        </w:rPr>
        <w:t>Nature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23</w:t>
      </w:r>
      <w:r w:rsidRPr="000C03D8">
        <w:rPr>
          <w:rFonts w:ascii="Times New Roman" w:hAnsi="Times New Roman" w:cs="Times New Roman"/>
          <w:lang w:val="en-US"/>
        </w:rPr>
        <w:t>(12), 1655–1665. https://doi.org/10.1038/s41593-020-00744-x</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Dorsey, E. R., Elbaz, A., Nichols, E., Abbasi, N., Abd-Allah, F., Abdelalim, A., Adsuar, J. C., Ansha, M. G., Brayne, C., Choi, J.-Y. J., Collado-Mateo, D., Dahodwala, N., Do, H. P., Edessa, D., Endres, M., Fereshtehnejad, S.-M., Foreman, K. J., Gankpe, F. G., Gupta, R., … Murray, C. J. </w:t>
      </w:r>
      <w:r w:rsidRPr="000C03D8">
        <w:rPr>
          <w:rFonts w:ascii="Times New Roman" w:hAnsi="Times New Roman" w:cs="Times New Roman"/>
          <w:lang w:val="en-US"/>
        </w:rPr>
        <w:lastRenderedPageBreak/>
        <w:t xml:space="preserve">L. (2018). Global, regional, and national burden of Parkinson’s disease, 1990–2016: A systematic analysis for the Global Burden of Disease Study 2016. </w:t>
      </w:r>
      <w:r w:rsidRPr="000C03D8">
        <w:rPr>
          <w:rFonts w:ascii="Times New Roman" w:hAnsi="Times New Roman" w:cs="Times New Roman"/>
          <w:i/>
          <w:iCs/>
          <w:lang w:val="en-US"/>
        </w:rPr>
        <w:t>The Lancet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17</w:t>
      </w:r>
      <w:r w:rsidRPr="000C03D8">
        <w:rPr>
          <w:rFonts w:ascii="Times New Roman" w:hAnsi="Times New Roman" w:cs="Times New Roman"/>
          <w:lang w:val="en-US"/>
        </w:rPr>
        <w:t>(11), 939–953. https://doi.org/10.1016/S1474-4422(18)30295-3</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Dorsey, E. R., Sherer, T., Okun, M. S., &amp; Bloem, B. R. (2018). The Emerging Evidence of the Parkinson Pandemic. </w:t>
      </w:r>
      <w:r w:rsidRPr="000C03D8">
        <w:rPr>
          <w:rFonts w:ascii="Times New Roman" w:hAnsi="Times New Roman" w:cs="Times New Roman"/>
          <w:i/>
          <w:iCs/>
          <w:lang w:val="en-US"/>
        </w:rPr>
        <w:t>Journal of Parkinson’s Disease</w:t>
      </w:r>
      <w:r w:rsidRPr="000C03D8">
        <w:rPr>
          <w:rFonts w:ascii="Times New Roman" w:hAnsi="Times New Roman" w:cs="Times New Roman"/>
          <w:lang w:val="en-US"/>
        </w:rPr>
        <w:t xml:space="preserve">, </w:t>
      </w:r>
      <w:r w:rsidRPr="000C03D8">
        <w:rPr>
          <w:rFonts w:ascii="Times New Roman" w:hAnsi="Times New Roman" w:cs="Times New Roman"/>
          <w:i/>
          <w:iCs/>
          <w:lang w:val="en-US"/>
        </w:rPr>
        <w:t>8</w:t>
      </w:r>
      <w:r w:rsidRPr="000C03D8">
        <w:rPr>
          <w:rFonts w:ascii="Times New Roman" w:hAnsi="Times New Roman" w:cs="Times New Roman"/>
          <w:lang w:val="en-US"/>
        </w:rPr>
        <w:t>(s1), S3–S8. https://doi.org/10.3233/JPD-18147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0C03D8">
        <w:rPr>
          <w:rFonts w:ascii="Times New Roman" w:hAnsi="Times New Roman" w:cs="Times New Roman"/>
          <w:i/>
          <w:iCs/>
          <w:lang w:val="en-US"/>
        </w:rPr>
        <w:t>The Lancet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16</w:t>
      </w:r>
      <w:r w:rsidRPr="000C03D8">
        <w:rPr>
          <w:rFonts w:ascii="Times New Roman" w:hAnsi="Times New Roman" w:cs="Times New Roman"/>
          <w:lang w:val="en-US"/>
        </w:rPr>
        <w:t>(11), 877–897. https://doi.org/10.1016/S1474-4422(17)30299-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26</w:t>
      </w:r>
      <w:r w:rsidRPr="000C03D8">
        <w:rPr>
          <w:rFonts w:ascii="Times New Roman" w:hAnsi="Times New Roman" w:cs="Times New Roman"/>
          <w:lang w:val="en-US"/>
        </w:rPr>
        <w:t>(S3), S2–S41. https://doi.org/10.1002/mds.23829</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Gerster, M., Waterstraat, G., Litvak, V., Lehnertz, K., Schnitzler, A., Florin, E., Curio, G., &amp; Nikulin, V. (2022). Separating Neural Oscillations from Aperiodic 1/f Activity: Challenges and Recommendations. </w:t>
      </w:r>
      <w:r w:rsidRPr="000C03D8">
        <w:rPr>
          <w:rFonts w:ascii="Times New Roman" w:hAnsi="Times New Roman" w:cs="Times New Roman"/>
          <w:i/>
          <w:iCs/>
          <w:lang w:val="en-US"/>
        </w:rPr>
        <w:t>Neuroinformatics</w:t>
      </w:r>
      <w:r w:rsidRPr="000C03D8">
        <w:rPr>
          <w:rFonts w:ascii="Times New Roman" w:hAnsi="Times New Roman" w:cs="Times New Roman"/>
          <w:lang w:val="en-US"/>
        </w:rPr>
        <w:t>. https://doi.org/10.1007/s12021-022-09581-8</w:t>
      </w:r>
    </w:p>
    <w:p w:rsidR="003322D2" w:rsidRPr="000C03D8" w:rsidRDefault="003322D2" w:rsidP="00337758">
      <w:pPr>
        <w:pStyle w:val="Literaturverzeichnis"/>
        <w:jc w:val="both"/>
        <w:rPr>
          <w:rFonts w:ascii="Times New Roman" w:hAnsi="Times New Roman" w:cs="Times New Roman"/>
        </w:rPr>
      </w:pPr>
      <w:r w:rsidRPr="000C03D8">
        <w:rPr>
          <w:rFonts w:ascii="Times New Roman" w:hAnsi="Times New Roman" w:cs="Times New Roman"/>
          <w:lang w:val="en-US"/>
        </w:rPr>
        <w:t xml:space="preserve">Giesbrecht, F. G., &amp; Burns, J. C. (1985). Two-Stage Analysis Based on a Mixed Model: Large-Sample Asymptotic Theory and Small-Sample Simulation Results. </w:t>
      </w:r>
      <w:r w:rsidRPr="000C03D8">
        <w:rPr>
          <w:rFonts w:ascii="Times New Roman" w:hAnsi="Times New Roman" w:cs="Times New Roman"/>
          <w:i/>
          <w:iCs/>
        </w:rPr>
        <w:t>Biometrics</w:t>
      </w:r>
      <w:r w:rsidRPr="000C03D8">
        <w:rPr>
          <w:rFonts w:ascii="Times New Roman" w:hAnsi="Times New Roman" w:cs="Times New Roman"/>
        </w:rPr>
        <w:t xml:space="preserve">, </w:t>
      </w:r>
      <w:r w:rsidRPr="000C03D8">
        <w:rPr>
          <w:rFonts w:ascii="Times New Roman" w:hAnsi="Times New Roman" w:cs="Times New Roman"/>
          <w:i/>
          <w:iCs/>
        </w:rPr>
        <w:t>41</w:t>
      </w:r>
      <w:r w:rsidRPr="000C03D8">
        <w:rPr>
          <w:rFonts w:ascii="Times New Roman" w:hAnsi="Times New Roman" w:cs="Times New Roman"/>
        </w:rPr>
        <w:t>(2), 477. https://doi.org/10.2307/2530872</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Giovannoni, G., van Schalkwyk, J., Fritz, V. U., &amp; Lees, A. J. (1999). </w:t>
      </w:r>
      <w:r w:rsidRPr="000C03D8">
        <w:rPr>
          <w:rFonts w:ascii="Times New Roman" w:hAnsi="Times New Roman" w:cs="Times New Roman"/>
          <w:lang w:val="en-US"/>
        </w:rPr>
        <w:t xml:space="preserve">Bradykinesia akinesia inco-ordination test (BRAIN TEST): An objective computerised assessment of upper limb motor function. </w:t>
      </w:r>
      <w:r w:rsidRPr="000C03D8">
        <w:rPr>
          <w:rFonts w:ascii="Times New Roman" w:hAnsi="Times New Roman" w:cs="Times New Roman"/>
          <w:i/>
          <w:iCs/>
          <w:lang w:val="en-US"/>
        </w:rPr>
        <w:t>Journal of Neurology, Neurosurgery &amp; Psychiatry</w:t>
      </w:r>
      <w:r w:rsidRPr="000C03D8">
        <w:rPr>
          <w:rFonts w:ascii="Times New Roman" w:hAnsi="Times New Roman" w:cs="Times New Roman"/>
          <w:lang w:val="en-US"/>
        </w:rPr>
        <w:t xml:space="preserve">, </w:t>
      </w:r>
      <w:r w:rsidRPr="000C03D8">
        <w:rPr>
          <w:rFonts w:ascii="Times New Roman" w:hAnsi="Times New Roman" w:cs="Times New Roman"/>
          <w:i/>
          <w:iCs/>
          <w:lang w:val="en-US"/>
        </w:rPr>
        <w:t>67</w:t>
      </w:r>
      <w:r w:rsidRPr="000C03D8">
        <w:rPr>
          <w:rFonts w:ascii="Times New Roman" w:hAnsi="Times New Roman" w:cs="Times New Roman"/>
          <w:lang w:val="en-US"/>
        </w:rPr>
        <w:t>(5), 624–629. https://doi.org/10.1136/jnnp.67.5.62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Goetz, C. G., Tilley, B. C., Shaftman, S. R., Stebbins, G. T., Fahn, S., Martinez-Martin, P., Poewe, W., Sampaio, C., Stern, M. B., Dodel, R., Dubois, B., Holloway, R., Jankovic, J., Kulisevsky, J., </w:t>
      </w:r>
      <w:r w:rsidRPr="000C03D8">
        <w:rPr>
          <w:rFonts w:ascii="Times New Roman" w:hAnsi="Times New Roman" w:cs="Times New Roman"/>
          <w:lang w:val="en-US"/>
        </w:rPr>
        <w:lastRenderedPageBreak/>
        <w:t xml:space="preserve">Lang, A. E., Lees, A., Leurgans, S., LeWitt, P. A., Nyenhuis, D., … LaPelle, N. (2008). Movement Disorder Society-sponsored revision of the Unified Parkinson’s Disease Rating Scale (MDS-UPDRS): Scale presentation and clinimetric testing results: MDS-UPDRS: Clinimetric Assessment.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23</w:t>
      </w:r>
      <w:r w:rsidRPr="000C03D8">
        <w:rPr>
          <w:rFonts w:ascii="Times New Roman" w:hAnsi="Times New Roman" w:cs="Times New Roman"/>
          <w:lang w:val="en-US"/>
        </w:rPr>
        <w:t>(15), 2129–2170. https://doi.org/10.1002/mds.22340</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Gómez-Esteban, J. C., Zarranz, J. J., Lezcano, E., Tijero, B., Luna, A., Velasco, F., Rouco, I., &amp; Garamendi, I. (2007). Influence of Motor Symptoms upon the Quality of Life of Patients with Parkinson’s Disease. </w:t>
      </w:r>
      <w:r w:rsidRPr="000C03D8">
        <w:rPr>
          <w:rFonts w:ascii="Times New Roman" w:hAnsi="Times New Roman" w:cs="Times New Roman"/>
          <w:i/>
          <w:iCs/>
          <w:lang w:val="en-US"/>
        </w:rPr>
        <w:t>European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57</w:t>
      </w:r>
      <w:r w:rsidRPr="000C03D8">
        <w:rPr>
          <w:rFonts w:ascii="Times New Roman" w:hAnsi="Times New Roman" w:cs="Times New Roman"/>
          <w:lang w:val="en-US"/>
        </w:rPr>
        <w:t>(3), 161–165. https://doi.org/10.1159/000098468</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Halgren, M., Kang, R., Voytek, B., Ulbert, I., Fabo, D., Eross, L., Wittner, L., Madsen, J., Doyle, W. K., Devinsky, O., Halgren, E., Harnett, M. T., &amp; Cash, S. S. (2021). </w:t>
      </w:r>
      <w:r w:rsidRPr="000C03D8">
        <w:rPr>
          <w:rFonts w:ascii="Times New Roman" w:hAnsi="Times New Roman" w:cs="Times New Roman"/>
          <w:i/>
          <w:iCs/>
          <w:lang w:val="en-US"/>
        </w:rPr>
        <w:t>The timescale and magnitude of 1/f aperiodic activity decrease with cortical depth in humans, macaques, and mice</w:t>
      </w:r>
      <w:r w:rsidRPr="000C03D8">
        <w:rPr>
          <w:rFonts w:ascii="Times New Roman" w:hAnsi="Times New Roman" w:cs="Times New Roman"/>
          <w:lang w:val="en-US"/>
        </w:rPr>
        <w:t xml:space="preserve"> [Preprint]. Neuroscience. https://doi.org/10.1101/2021.07.28.45423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He, S., Debarros, J., Khawaldeh, S., Pogosyan, A., Mostofi, A., Baig, F., Pereira, E., Brown, P., &amp; Tan, H. (2020). Closed-loop DBS triggered by real-time movement and tremor decoding based on thalamic LFPs for essential tremor. </w:t>
      </w:r>
      <w:r w:rsidRPr="000C03D8">
        <w:rPr>
          <w:rFonts w:ascii="Times New Roman" w:hAnsi="Times New Roman" w:cs="Times New Roman"/>
          <w:i/>
          <w:iCs/>
          <w:lang w:val="en-US"/>
        </w:rPr>
        <w:t>2020 42nd Annual International Conference of the IEEE Engineering in Medicine &amp; Biology Society (EMBC)</w:t>
      </w:r>
      <w:r w:rsidRPr="000C03D8">
        <w:rPr>
          <w:rFonts w:ascii="Times New Roman" w:hAnsi="Times New Roman" w:cs="Times New Roman"/>
          <w:lang w:val="en-US"/>
        </w:rPr>
        <w:t>, 3602–3605. https://doi.org/10.1109/EMBC44109.2020.9175433</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Helmich, R. C. (2018). The cerebral basis of Parkinsonian tremor: A network perspective.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33</w:t>
      </w:r>
      <w:r w:rsidRPr="000C03D8">
        <w:rPr>
          <w:rFonts w:ascii="Times New Roman" w:hAnsi="Times New Roman" w:cs="Times New Roman"/>
          <w:lang w:val="en-US"/>
        </w:rPr>
        <w:t>(2), 219–231. https://doi.org/10.1002/mds.2722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Helmich, R., &amp; Dirkx, M. (2017). Pathophysiology and Management of Parkinsonian Tremor. </w:t>
      </w:r>
      <w:r w:rsidRPr="000C03D8">
        <w:rPr>
          <w:rFonts w:ascii="Times New Roman" w:hAnsi="Times New Roman" w:cs="Times New Roman"/>
          <w:i/>
          <w:iCs/>
          <w:lang w:val="en-US"/>
        </w:rPr>
        <w:t>Seminars in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37</w:t>
      </w:r>
      <w:r w:rsidRPr="000C03D8">
        <w:rPr>
          <w:rFonts w:ascii="Times New Roman" w:hAnsi="Times New Roman" w:cs="Times New Roman"/>
          <w:lang w:val="en-US"/>
        </w:rPr>
        <w:t>(02), 127–134. https://doi.org/10.1055/s-0037-1601558</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Herreras, O. (2016). Local Field Potentials: Myths and Misunderstandings. </w:t>
      </w:r>
      <w:r w:rsidRPr="000C03D8">
        <w:rPr>
          <w:rFonts w:ascii="Times New Roman" w:hAnsi="Times New Roman" w:cs="Times New Roman"/>
          <w:i/>
          <w:iCs/>
          <w:lang w:val="en-US"/>
        </w:rPr>
        <w:t>Frontiers in Neural Circuits</w:t>
      </w:r>
      <w:r w:rsidRPr="000C03D8">
        <w:rPr>
          <w:rFonts w:ascii="Times New Roman" w:hAnsi="Times New Roman" w:cs="Times New Roman"/>
          <w:lang w:val="en-US"/>
        </w:rPr>
        <w:t xml:space="preserve">, </w:t>
      </w:r>
      <w:r w:rsidRPr="000C03D8">
        <w:rPr>
          <w:rFonts w:ascii="Times New Roman" w:hAnsi="Times New Roman" w:cs="Times New Roman"/>
          <w:i/>
          <w:iCs/>
          <w:lang w:val="en-US"/>
        </w:rPr>
        <w:t>10</w:t>
      </w:r>
      <w:r w:rsidRPr="000C03D8">
        <w:rPr>
          <w:rFonts w:ascii="Times New Roman" w:hAnsi="Times New Roman" w:cs="Times New Roman"/>
          <w:lang w:val="en-US"/>
        </w:rPr>
        <w:t>. https://doi.org/10.3389/fncir.2016.00101</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Hess, C., &amp; Hallett, M. (2017). The Phenomenology of Parkinson’s Disease. </w:t>
      </w:r>
      <w:r w:rsidRPr="000C03D8">
        <w:rPr>
          <w:rFonts w:ascii="Times New Roman" w:hAnsi="Times New Roman" w:cs="Times New Roman"/>
          <w:i/>
          <w:iCs/>
          <w:lang w:val="en-US"/>
        </w:rPr>
        <w:t>Seminars in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37</w:t>
      </w:r>
      <w:r w:rsidRPr="000C03D8">
        <w:rPr>
          <w:rFonts w:ascii="Times New Roman" w:hAnsi="Times New Roman" w:cs="Times New Roman"/>
          <w:lang w:val="en-US"/>
        </w:rPr>
        <w:t>(02), 109–117. https://doi.org/10.1055/s-0037-1601869</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Jankovic, J. (2008). Parkinson’s disease: Clinical features and diagnosis. </w:t>
      </w:r>
      <w:r w:rsidRPr="000C03D8">
        <w:rPr>
          <w:rFonts w:ascii="Times New Roman" w:hAnsi="Times New Roman" w:cs="Times New Roman"/>
          <w:i/>
          <w:iCs/>
          <w:lang w:val="en-US"/>
        </w:rPr>
        <w:t>Journal of Neurology, Neurosurgery &amp; Psychiatry</w:t>
      </w:r>
      <w:r w:rsidRPr="000C03D8">
        <w:rPr>
          <w:rFonts w:ascii="Times New Roman" w:hAnsi="Times New Roman" w:cs="Times New Roman"/>
          <w:lang w:val="en-US"/>
        </w:rPr>
        <w:t xml:space="preserve">, </w:t>
      </w:r>
      <w:r w:rsidRPr="000C03D8">
        <w:rPr>
          <w:rFonts w:ascii="Times New Roman" w:hAnsi="Times New Roman" w:cs="Times New Roman"/>
          <w:i/>
          <w:iCs/>
          <w:lang w:val="en-US"/>
        </w:rPr>
        <w:t>79</w:t>
      </w:r>
      <w:r w:rsidRPr="000C03D8">
        <w:rPr>
          <w:rFonts w:ascii="Times New Roman" w:hAnsi="Times New Roman" w:cs="Times New Roman"/>
          <w:lang w:val="en-US"/>
        </w:rPr>
        <w:t>(4), 368–376. https://doi.org/10.1136/jnnp.2007.13104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lastRenderedPageBreak/>
        <w:t xml:space="preserve">Koirala, N., Serrano, L., Paschen, S., Falk, D., Anwar, A. R., Kuravi, P., Deuschl, G., Groppa, S., &amp; Muthuraman, M. (2020). Mapping of subthalamic nucleus using microelectrode recordings during deep brain stimulation. </w:t>
      </w:r>
      <w:r w:rsidRPr="000C03D8">
        <w:rPr>
          <w:rFonts w:ascii="Times New Roman" w:hAnsi="Times New Roman" w:cs="Times New Roman"/>
          <w:i/>
          <w:iCs/>
          <w:lang w:val="en-US"/>
        </w:rPr>
        <w:t>Scientific Reports</w:t>
      </w:r>
      <w:r w:rsidRPr="000C03D8">
        <w:rPr>
          <w:rFonts w:ascii="Times New Roman" w:hAnsi="Times New Roman" w:cs="Times New Roman"/>
          <w:lang w:val="en-US"/>
        </w:rPr>
        <w:t xml:space="preserve">, </w:t>
      </w:r>
      <w:r w:rsidRPr="000C03D8">
        <w:rPr>
          <w:rFonts w:ascii="Times New Roman" w:hAnsi="Times New Roman" w:cs="Times New Roman"/>
          <w:i/>
          <w:iCs/>
          <w:lang w:val="en-US"/>
        </w:rPr>
        <w:t>10</w:t>
      </w:r>
      <w:r w:rsidRPr="000C03D8">
        <w:rPr>
          <w:rFonts w:ascii="Times New Roman" w:hAnsi="Times New Roman" w:cs="Times New Roman"/>
          <w:lang w:val="en-US"/>
        </w:rPr>
        <w:t>(1), 19241. https://doi.org/10.1038/s41598-020-74196-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23</w:t>
      </w:r>
      <w:r w:rsidRPr="000C03D8">
        <w:rPr>
          <w:rFonts w:ascii="Times New Roman" w:hAnsi="Times New Roman" w:cs="Times New Roman"/>
          <w:lang w:val="en-US"/>
        </w:rPr>
        <w:t>(8), 1093–1099. https://doi.org/10.1002/mds.21992</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Kühn, A. A., Kupsch, A., Schneider, G.-H., &amp; Brown, P. (2006). </w:t>
      </w:r>
      <w:r w:rsidRPr="000C03D8">
        <w:rPr>
          <w:rFonts w:ascii="Times New Roman" w:hAnsi="Times New Roman" w:cs="Times New Roman"/>
          <w:lang w:val="en-US"/>
        </w:rPr>
        <w:t xml:space="preserve">Reduction in subthalamic 8-35 Hz oscillatory activity correlates with clinical improvement in Parkinson’s disease: STN activity and motor improvement. </w:t>
      </w:r>
      <w:r w:rsidRPr="000C03D8">
        <w:rPr>
          <w:rFonts w:ascii="Times New Roman" w:hAnsi="Times New Roman" w:cs="Times New Roman"/>
          <w:i/>
          <w:iCs/>
          <w:lang w:val="en-US"/>
        </w:rPr>
        <w:t>European Journal of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23</w:t>
      </w:r>
      <w:r w:rsidRPr="000C03D8">
        <w:rPr>
          <w:rFonts w:ascii="Times New Roman" w:hAnsi="Times New Roman" w:cs="Times New Roman"/>
          <w:lang w:val="en-US"/>
        </w:rPr>
        <w:t>(7), 1956–1960. https://doi.org/10.1111/j.1460-9568.2006.04717.x</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Kutukcu, Y., Marks, W. J., Goodin, D. S., &amp; Aminoff, M. J. (1999). Simple and choice reaction time in Parkinson’s disease. </w:t>
      </w:r>
      <w:r w:rsidRPr="000C03D8">
        <w:rPr>
          <w:rFonts w:ascii="Times New Roman" w:hAnsi="Times New Roman" w:cs="Times New Roman"/>
          <w:i/>
          <w:iCs/>
          <w:lang w:val="en-US"/>
        </w:rPr>
        <w:t>Brain Research</w:t>
      </w:r>
      <w:r w:rsidRPr="000C03D8">
        <w:rPr>
          <w:rFonts w:ascii="Times New Roman" w:hAnsi="Times New Roman" w:cs="Times New Roman"/>
          <w:lang w:val="en-US"/>
        </w:rPr>
        <w:t xml:space="preserve">, </w:t>
      </w:r>
      <w:r w:rsidRPr="000C03D8">
        <w:rPr>
          <w:rFonts w:ascii="Times New Roman" w:hAnsi="Times New Roman" w:cs="Times New Roman"/>
          <w:i/>
          <w:iCs/>
          <w:lang w:val="en-US"/>
        </w:rPr>
        <w:t>815</w:t>
      </w:r>
      <w:r w:rsidRPr="000C03D8">
        <w:rPr>
          <w:rFonts w:ascii="Times New Roman" w:hAnsi="Times New Roman" w:cs="Times New Roman"/>
          <w:lang w:val="en-US"/>
        </w:rPr>
        <w:t>(2), 367–372. https://doi.org/10.1016/S0006-8993(98)01060-9</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Kuznetsova, A., Brockhoff, P. B., &amp; Christensen, R. H. B. (2017). </w:t>
      </w:r>
      <w:r w:rsidRPr="000C03D8">
        <w:rPr>
          <w:rFonts w:ascii="Times New Roman" w:hAnsi="Times New Roman" w:cs="Times New Roman"/>
          <w:b/>
          <w:bCs/>
          <w:lang w:val="en-US"/>
        </w:rPr>
        <w:t>lmerTest</w:t>
      </w:r>
      <w:r w:rsidRPr="000C03D8">
        <w:rPr>
          <w:rFonts w:ascii="Times New Roman" w:hAnsi="Times New Roman" w:cs="Times New Roman"/>
          <w:lang w:val="en-US"/>
        </w:rPr>
        <w:t xml:space="preserve"> Package: Tests in Linear Mixed Effects Models. </w:t>
      </w:r>
      <w:r w:rsidRPr="000C03D8">
        <w:rPr>
          <w:rFonts w:ascii="Times New Roman" w:hAnsi="Times New Roman" w:cs="Times New Roman"/>
          <w:i/>
          <w:iCs/>
          <w:lang w:val="en-US"/>
        </w:rPr>
        <w:t>Journal of Statistical Software</w:t>
      </w:r>
      <w:r w:rsidRPr="000C03D8">
        <w:rPr>
          <w:rFonts w:ascii="Times New Roman" w:hAnsi="Times New Roman" w:cs="Times New Roman"/>
          <w:lang w:val="en-US"/>
        </w:rPr>
        <w:t xml:space="preserve">, </w:t>
      </w:r>
      <w:r w:rsidRPr="000C03D8">
        <w:rPr>
          <w:rFonts w:ascii="Times New Roman" w:hAnsi="Times New Roman" w:cs="Times New Roman"/>
          <w:i/>
          <w:iCs/>
          <w:lang w:val="en-US"/>
        </w:rPr>
        <w:t>82</w:t>
      </w:r>
      <w:r w:rsidRPr="000C03D8">
        <w:rPr>
          <w:rFonts w:ascii="Times New Roman" w:hAnsi="Times New Roman" w:cs="Times New Roman"/>
          <w:lang w:val="en-US"/>
        </w:rPr>
        <w:t>(13). https://doi.org/10.18637/jss.v082.i13</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Limousin, P., Pollak, P., Benazzouz, A., Hoffmann, D., Le Bas, J.-F., Perret, J. E., Benabid, A.-L., &amp; Broussolle, E. (1995). Effect on parkinsonian signs and symptoms of bilateral subthalamic nucleus stimulation. </w:t>
      </w:r>
      <w:r w:rsidRPr="000C03D8">
        <w:rPr>
          <w:rFonts w:ascii="Times New Roman" w:hAnsi="Times New Roman" w:cs="Times New Roman"/>
          <w:i/>
          <w:iCs/>
          <w:lang w:val="en-US"/>
        </w:rPr>
        <w:t>The Lancet</w:t>
      </w:r>
      <w:r w:rsidRPr="000C03D8">
        <w:rPr>
          <w:rFonts w:ascii="Times New Roman" w:hAnsi="Times New Roman" w:cs="Times New Roman"/>
          <w:lang w:val="en-US"/>
        </w:rPr>
        <w:t xml:space="preserve">, </w:t>
      </w:r>
      <w:r w:rsidRPr="000C03D8">
        <w:rPr>
          <w:rFonts w:ascii="Times New Roman" w:hAnsi="Times New Roman" w:cs="Times New Roman"/>
          <w:i/>
          <w:iCs/>
          <w:lang w:val="en-US"/>
        </w:rPr>
        <w:t>345</w:t>
      </w:r>
      <w:r w:rsidRPr="000C03D8">
        <w:rPr>
          <w:rFonts w:ascii="Times New Roman" w:hAnsi="Times New Roman" w:cs="Times New Roman"/>
          <w:lang w:val="en-US"/>
        </w:rPr>
        <w:t>(8942), 91–95. https://doi.org/10.1016/S0140-6736(95)90062-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0C03D8">
        <w:rPr>
          <w:rFonts w:ascii="Times New Roman" w:hAnsi="Times New Roman" w:cs="Times New Roman"/>
          <w:i/>
          <w:iCs/>
          <w:lang w:val="en-US"/>
        </w:rPr>
        <w:t>Parkinsonism &amp; Related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13</w:t>
      </w:r>
      <w:r w:rsidRPr="000C03D8">
        <w:rPr>
          <w:rFonts w:ascii="Times New Roman" w:hAnsi="Times New Roman" w:cs="Times New Roman"/>
          <w:lang w:val="en-US"/>
        </w:rPr>
        <w:t>(8), 528–531. https://doi.org/10.1016/j.parkreldis.2006.12.013</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lastRenderedPageBreak/>
        <w:t xml:space="preserve">Odekerken, V. J., van Laar, T., Staal, M. J., Mosch, A., Hoffmann, C. F., Nijssen, P. C., Beute, G. N., van Vugt, J. P., Lenders, M. W., Contarino, M. F., Mink, M. S., Bour, L. J., van den Munckhof, P., Schmand, B. A., de Haan, R. J., Schuurman, P. R., &amp; de Bie, R. M. (2013). </w:t>
      </w:r>
      <w:r w:rsidRPr="000C03D8">
        <w:rPr>
          <w:rFonts w:ascii="Times New Roman" w:hAnsi="Times New Roman" w:cs="Times New Roman"/>
          <w:lang w:val="en-US"/>
        </w:rPr>
        <w:t xml:space="preserve">Subthalamic nucleus versus globus pallidus bilateral deep brain stimulation for advanced Parkinson’s disease (NSTAPS study): A randomised controlled trial. </w:t>
      </w:r>
      <w:r w:rsidRPr="000C03D8">
        <w:rPr>
          <w:rFonts w:ascii="Times New Roman" w:hAnsi="Times New Roman" w:cs="Times New Roman"/>
          <w:i/>
          <w:iCs/>
          <w:lang w:val="en-US"/>
        </w:rPr>
        <w:t>The Lancet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12</w:t>
      </w:r>
      <w:r w:rsidRPr="000C03D8">
        <w:rPr>
          <w:rFonts w:ascii="Times New Roman" w:hAnsi="Times New Roman" w:cs="Times New Roman"/>
          <w:lang w:val="en-US"/>
        </w:rPr>
        <w:t>(1), 37–44. https://doi.org/10.1016/S1474-4422(12)70264-8</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Oostenveld, R. (2018). Fieldtriptoolbox. </w:t>
      </w:r>
      <w:r w:rsidRPr="000C03D8">
        <w:rPr>
          <w:rFonts w:ascii="Times New Roman" w:hAnsi="Times New Roman" w:cs="Times New Roman"/>
          <w:i/>
          <w:iCs/>
          <w:lang w:val="en-US"/>
        </w:rPr>
        <w:t>Time-frequency analysis using Hanning window, multitapers and wavelets</w:t>
      </w:r>
      <w:r w:rsidRPr="000C03D8">
        <w:rPr>
          <w:rFonts w:ascii="Times New Roman" w:hAnsi="Times New Roman" w:cs="Times New Roman"/>
          <w:lang w:val="en-US"/>
        </w:rPr>
        <w:t>. https://www.fieldtriptoolbox.org/tutorial/timefrequencyanalysis/</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Oostenveld, R., Fries, P., Maris, E., &amp; Schoffelen, J.-M. (2011). FieldTrip: Open Source Software for Advanced Analysis of MEG, EEG, and Invasive Electrophysiological Data. </w:t>
      </w:r>
      <w:r w:rsidRPr="000C03D8">
        <w:rPr>
          <w:rFonts w:ascii="Times New Roman" w:hAnsi="Times New Roman" w:cs="Times New Roman"/>
          <w:i/>
          <w:iCs/>
          <w:lang w:val="en-US"/>
        </w:rPr>
        <w:t>Computational Intelligence and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2011</w:t>
      </w:r>
      <w:r w:rsidRPr="000C03D8">
        <w:rPr>
          <w:rFonts w:ascii="Times New Roman" w:hAnsi="Times New Roman" w:cs="Times New Roman"/>
          <w:lang w:val="en-US"/>
        </w:rPr>
        <w:t>, 1–9. https://doi.org/10.1155/2011/156869</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Opri, E., Cernera, S., Molina, R., Eisinger, R. S., Cagle, J. N., Almeida, L., Denison, T., Okun, M. S., Foote, K. D., &amp; Gunduz, A. (2020). Chronic embedded cortico-thalamic closed-loop deep brain stimulation for the treatment of essential tremor. </w:t>
      </w:r>
      <w:r w:rsidRPr="000C03D8">
        <w:rPr>
          <w:rFonts w:ascii="Times New Roman" w:hAnsi="Times New Roman" w:cs="Times New Roman"/>
          <w:i/>
          <w:iCs/>
          <w:lang w:val="en-US"/>
        </w:rPr>
        <w:t>Science Translational Medicine</w:t>
      </w:r>
      <w:r w:rsidRPr="000C03D8">
        <w:rPr>
          <w:rFonts w:ascii="Times New Roman" w:hAnsi="Times New Roman" w:cs="Times New Roman"/>
          <w:lang w:val="en-US"/>
        </w:rPr>
        <w:t xml:space="preserve">, </w:t>
      </w:r>
      <w:r w:rsidRPr="000C03D8">
        <w:rPr>
          <w:rFonts w:ascii="Times New Roman" w:hAnsi="Times New Roman" w:cs="Times New Roman"/>
          <w:i/>
          <w:iCs/>
          <w:lang w:val="en-US"/>
        </w:rPr>
        <w:t>12</w:t>
      </w:r>
      <w:r w:rsidRPr="000C03D8">
        <w:rPr>
          <w:rFonts w:ascii="Times New Roman" w:hAnsi="Times New Roman" w:cs="Times New Roman"/>
          <w:lang w:val="en-US"/>
        </w:rPr>
        <w:t>(572), eaay7680. https://doi.org/10.1126/scitranslmed.aay7680</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Poewe, W., Seppi, K., Tanner, C. M., Halliday, G. M., Brundin, P., Volkmann, J., Schrag, A.-E., &amp; Lang, A. E. (2017). Parkinson disease. </w:t>
      </w:r>
      <w:r w:rsidRPr="000C03D8">
        <w:rPr>
          <w:rFonts w:ascii="Times New Roman" w:hAnsi="Times New Roman" w:cs="Times New Roman"/>
          <w:i/>
          <w:iCs/>
          <w:lang w:val="en-US"/>
        </w:rPr>
        <w:t>Nature Reviews Disease Primers</w:t>
      </w:r>
      <w:r w:rsidRPr="000C03D8">
        <w:rPr>
          <w:rFonts w:ascii="Times New Roman" w:hAnsi="Times New Roman" w:cs="Times New Roman"/>
          <w:lang w:val="en-US"/>
        </w:rPr>
        <w:t xml:space="preserve">, </w:t>
      </w:r>
      <w:r w:rsidRPr="000C03D8">
        <w:rPr>
          <w:rFonts w:ascii="Times New Roman" w:hAnsi="Times New Roman" w:cs="Times New Roman"/>
          <w:i/>
          <w:iCs/>
          <w:lang w:val="en-US"/>
        </w:rPr>
        <w:t>3</w:t>
      </w:r>
      <w:r w:rsidRPr="000C03D8">
        <w:rPr>
          <w:rFonts w:ascii="Times New Roman" w:hAnsi="Times New Roman" w:cs="Times New Roman"/>
          <w:lang w:val="en-US"/>
        </w:rPr>
        <w:t>(1), 17013. https://doi.org/10.1038/nrdp.2017.13</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rPr>
        <w:t xml:space="preserve">Postuma, R. B., Berg, D., Stern, M., Poewe, W., Olanow, C. W., Oertel, W., Obeso, J., Marek, K., Litvan, I., Lang, A. E., Halliday, G., Goetz, C. G., Gasser, T., Dubois, B., Chan, P., Bloem, B. R., Adler, C. H., &amp; Deuschl, G. (2015). </w:t>
      </w:r>
      <w:r w:rsidRPr="000C03D8">
        <w:rPr>
          <w:rFonts w:ascii="Times New Roman" w:hAnsi="Times New Roman" w:cs="Times New Roman"/>
          <w:lang w:val="en-US"/>
        </w:rPr>
        <w:t xml:space="preserve">MDS clinical diagnostic criteria for Parkinson’s disease: MDS-PD Clinical Diagnostic Criteria.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30</w:t>
      </w:r>
      <w:r w:rsidRPr="000C03D8">
        <w:rPr>
          <w:rFonts w:ascii="Times New Roman" w:hAnsi="Times New Roman" w:cs="Times New Roman"/>
          <w:lang w:val="en-US"/>
        </w:rPr>
        <w:t>(12), 1591–1601. https://doi.org/10.1002/mds.2642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Prakash, K. M., Nadkarni, N. V., Lye, W.-K., Yong, M.-H., &amp; Tan, E.-K. (2016). The impact of non-motor symptoms on the quality of life of Parkinson’s disease patients: A longitudinal study. </w:t>
      </w:r>
      <w:r w:rsidRPr="000C03D8">
        <w:rPr>
          <w:rFonts w:ascii="Times New Roman" w:hAnsi="Times New Roman" w:cs="Times New Roman"/>
          <w:i/>
          <w:iCs/>
          <w:lang w:val="en-US"/>
        </w:rPr>
        <w:t>European Journal of Neurology</w:t>
      </w:r>
      <w:r w:rsidRPr="000C03D8">
        <w:rPr>
          <w:rFonts w:ascii="Times New Roman" w:hAnsi="Times New Roman" w:cs="Times New Roman"/>
          <w:lang w:val="en-US"/>
        </w:rPr>
        <w:t xml:space="preserve">, </w:t>
      </w:r>
      <w:r w:rsidRPr="000C03D8">
        <w:rPr>
          <w:rFonts w:ascii="Times New Roman" w:hAnsi="Times New Roman" w:cs="Times New Roman"/>
          <w:i/>
          <w:iCs/>
          <w:lang w:val="en-US"/>
        </w:rPr>
        <w:t>23</w:t>
      </w:r>
      <w:r w:rsidRPr="000C03D8">
        <w:rPr>
          <w:rFonts w:ascii="Times New Roman" w:hAnsi="Times New Roman" w:cs="Times New Roman"/>
          <w:lang w:val="en-US"/>
        </w:rPr>
        <w:t>(5), 854–860. https://doi.org/10.1111/ene.12950</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lastRenderedPageBreak/>
        <w:t xml:space="preserve">Rahman, S., Griffin, H. J., Quinn, N. P., &amp; Jahanshahi, M. (2008). Quality of life in Parkinson’s disease: The relative importance of the symptoms. </w:t>
      </w:r>
      <w:r w:rsidRPr="000C03D8">
        <w:rPr>
          <w:rFonts w:ascii="Times New Roman" w:hAnsi="Times New Roman" w:cs="Times New Roman"/>
          <w:i/>
          <w:iCs/>
          <w:lang w:val="en-US"/>
        </w:rPr>
        <w:t>Movement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23</w:t>
      </w:r>
      <w:r w:rsidRPr="000C03D8">
        <w:rPr>
          <w:rFonts w:ascii="Times New Roman" w:hAnsi="Times New Roman" w:cs="Times New Roman"/>
          <w:lang w:val="en-US"/>
        </w:rPr>
        <w:t>(10), 1428–1434. https://doi.org/10.1002/mds.21667</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0C03D8">
        <w:rPr>
          <w:rFonts w:ascii="Times New Roman" w:hAnsi="Times New Roman" w:cs="Times New Roman"/>
          <w:i/>
          <w:iCs/>
          <w:lang w:val="en-US"/>
        </w:rPr>
        <w:t>Methods in Ecology and Evolution</w:t>
      </w:r>
      <w:r w:rsidRPr="000C03D8">
        <w:rPr>
          <w:rFonts w:ascii="Times New Roman" w:hAnsi="Times New Roman" w:cs="Times New Roman"/>
          <w:lang w:val="en-US"/>
        </w:rPr>
        <w:t xml:space="preserve">, </w:t>
      </w:r>
      <w:r w:rsidRPr="000C03D8">
        <w:rPr>
          <w:rFonts w:ascii="Times New Roman" w:hAnsi="Times New Roman" w:cs="Times New Roman"/>
          <w:i/>
          <w:iCs/>
          <w:lang w:val="en-US"/>
        </w:rPr>
        <w:t>11</w:t>
      </w:r>
      <w:r w:rsidRPr="000C03D8">
        <w:rPr>
          <w:rFonts w:ascii="Times New Roman" w:hAnsi="Times New Roman" w:cs="Times New Roman"/>
          <w:lang w:val="en-US"/>
        </w:rPr>
        <w:t>(9), 1141–1152. https://doi.org/10.1111/2041-210X.1343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Simon, D. K., Tanner, C. M., &amp; Brundin, P. (2020). Parkinson Disease Epidemiology, Pathology, Genetics, and Pathophysiology. </w:t>
      </w:r>
      <w:r w:rsidRPr="000C03D8">
        <w:rPr>
          <w:rFonts w:ascii="Times New Roman" w:hAnsi="Times New Roman" w:cs="Times New Roman"/>
          <w:i/>
          <w:iCs/>
          <w:lang w:val="en-US"/>
        </w:rPr>
        <w:t>Clinics in Geriatric Medicine</w:t>
      </w:r>
      <w:r w:rsidRPr="000C03D8">
        <w:rPr>
          <w:rFonts w:ascii="Times New Roman" w:hAnsi="Times New Roman" w:cs="Times New Roman"/>
          <w:lang w:val="en-US"/>
        </w:rPr>
        <w:t xml:space="preserve">, </w:t>
      </w:r>
      <w:r w:rsidRPr="000C03D8">
        <w:rPr>
          <w:rFonts w:ascii="Times New Roman" w:hAnsi="Times New Roman" w:cs="Times New Roman"/>
          <w:i/>
          <w:iCs/>
          <w:lang w:val="en-US"/>
        </w:rPr>
        <w:t>36</w:t>
      </w:r>
      <w:r w:rsidRPr="000C03D8">
        <w:rPr>
          <w:rFonts w:ascii="Times New Roman" w:hAnsi="Times New Roman" w:cs="Times New Roman"/>
          <w:lang w:val="en-US"/>
        </w:rPr>
        <w:t>(1), 1–12. https://doi.org/10.1016/j.cger.2019.08.002</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Telkes, I., Jimenez-Shahed, J., Viswanathan, A., Abosch, A., &amp; Ince, N. F. (2016). Prediction of STN-DBS Electrode Implantation Track in Parkinson’s Disease by Using Local Field Potentials. </w:t>
      </w:r>
      <w:r w:rsidRPr="000C03D8">
        <w:rPr>
          <w:rFonts w:ascii="Times New Roman" w:hAnsi="Times New Roman" w:cs="Times New Roman"/>
          <w:i/>
          <w:iCs/>
          <w:lang w:val="en-US"/>
        </w:rPr>
        <w:t>Frontiers in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10</w:t>
      </w:r>
      <w:r w:rsidRPr="000C03D8">
        <w:rPr>
          <w:rFonts w:ascii="Times New Roman" w:hAnsi="Times New Roman" w:cs="Times New Roman"/>
          <w:lang w:val="en-US"/>
        </w:rPr>
        <w:t>. https://doi.org/10.3389/fnins.2016.00198</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Telkes, I., Sabourin, S., Durphy, J., Adam, O., Sukul, V., Raviv, N., Staudt, M. D., &amp; Pilitsis, J. G. (2020). Functional Use of Directional Local Field Potentials in the Subthalamic Nucleus Deep Brain Stimulation. </w:t>
      </w:r>
      <w:r w:rsidRPr="000C03D8">
        <w:rPr>
          <w:rFonts w:ascii="Times New Roman" w:hAnsi="Times New Roman" w:cs="Times New Roman"/>
          <w:i/>
          <w:iCs/>
          <w:lang w:val="en-US"/>
        </w:rPr>
        <w:t>Frontiers in Human Neuroscience</w:t>
      </w:r>
      <w:r w:rsidRPr="000C03D8">
        <w:rPr>
          <w:rFonts w:ascii="Times New Roman" w:hAnsi="Times New Roman" w:cs="Times New Roman"/>
          <w:lang w:val="en-US"/>
        </w:rPr>
        <w:t xml:space="preserve">, </w:t>
      </w:r>
      <w:r w:rsidRPr="000C03D8">
        <w:rPr>
          <w:rFonts w:ascii="Times New Roman" w:hAnsi="Times New Roman" w:cs="Times New Roman"/>
          <w:i/>
          <w:iCs/>
          <w:lang w:val="en-US"/>
        </w:rPr>
        <w:t>14</w:t>
      </w:r>
      <w:r w:rsidRPr="000C03D8">
        <w:rPr>
          <w:rFonts w:ascii="Times New Roman" w:hAnsi="Times New Roman" w:cs="Times New Roman"/>
          <w:lang w:val="en-US"/>
        </w:rPr>
        <w:t>, 145. https://doi.org/10.3389/fnhum.2020.00145</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Thenganatt, M. A., &amp; Jankovic, J. (2016). The relationship between essential tremor and Parkinson’s disease. </w:t>
      </w:r>
      <w:r w:rsidRPr="000C03D8">
        <w:rPr>
          <w:rFonts w:ascii="Times New Roman" w:hAnsi="Times New Roman" w:cs="Times New Roman"/>
          <w:i/>
          <w:iCs/>
          <w:lang w:val="en-US"/>
        </w:rPr>
        <w:t>Parkinsonism &amp; Related Disorders</w:t>
      </w:r>
      <w:r w:rsidRPr="000C03D8">
        <w:rPr>
          <w:rFonts w:ascii="Times New Roman" w:hAnsi="Times New Roman" w:cs="Times New Roman"/>
          <w:lang w:val="en-US"/>
        </w:rPr>
        <w:t xml:space="preserve">, </w:t>
      </w:r>
      <w:r w:rsidRPr="000C03D8">
        <w:rPr>
          <w:rFonts w:ascii="Times New Roman" w:hAnsi="Times New Roman" w:cs="Times New Roman"/>
          <w:i/>
          <w:iCs/>
          <w:lang w:val="en-US"/>
        </w:rPr>
        <w:t>22</w:t>
      </w:r>
      <w:r w:rsidRPr="000C03D8">
        <w:rPr>
          <w:rFonts w:ascii="Times New Roman" w:hAnsi="Times New Roman" w:cs="Times New Roman"/>
          <w:lang w:val="en-US"/>
        </w:rPr>
        <w:t>, S162–S165. https://doi.org/10.1016/j.parkreldis.2015.09.032</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Thenganatt, M. A., &amp; Louis, E. D. (2012). Distinguishing essential tremor from Parkinson’s disease: Bedside tests and laboratory evaluations. </w:t>
      </w:r>
      <w:r w:rsidRPr="000C03D8">
        <w:rPr>
          <w:rFonts w:ascii="Times New Roman" w:hAnsi="Times New Roman" w:cs="Times New Roman"/>
          <w:i/>
          <w:iCs/>
          <w:lang w:val="en-US"/>
        </w:rPr>
        <w:t>Expert Review of Neurotherapeutics</w:t>
      </w:r>
      <w:r w:rsidRPr="000C03D8">
        <w:rPr>
          <w:rFonts w:ascii="Times New Roman" w:hAnsi="Times New Roman" w:cs="Times New Roman"/>
          <w:lang w:val="en-US"/>
        </w:rPr>
        <w:t xml:space="preserve">, </w:t>
      </w:r>
      <w:r w:rsidRPr="000C03D8">
        <w:rPr>
          <w:rFonts w:ascii="Times New Roman" w:hAnsi="Times New Roman" w:cs="Times New Roman"/>
          <w:i/>
          <w:iCs/>
          <w:lang w:val="en-US"/>
        </w:rPr>
        <w:t>12</w:t>
      </w:r>
      <w:r w:rsidRPr="000C03D8">
        <w:rPr>
          <w:rFonts w:ascii="Times New Roman" w:hAnsi="Times New Roman" w:cs="Times New Roman"/>
          <w:lang w:val="en-US"/>
        </w:rPr>
        <w:t>(6), 687–696. https://doi.org/10.1586/ern.12.49</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0C03D8">
        <w:rPr>
          <w:rFonts w:ascii="Times New Roman" w:hAnsi="Times New Roman" w:cs="Times New Roman"/>
          <w:i/>
          <w:iCs/>
          <w:lang w:val="en-US"/>
        </w:rPr>
        <w:t>Journal of Neurosurgery</w:t>
      </w:r>
      <w:r w:rsidRPr="000C03D8">
        <w:rPr>
          <w:rFonts w:ascii="Times New Roman" w:hAnsi="Times New Roman" w:cs="Times New Roman"/>
          <w:lang w:val="en-US"/>
        </w:rPr>
        <w:t>, 1–10. https://doi.org/10.3171/2017.12.JNS171964</w:t>
      </w:r>
    </w:p>
    <w:p w:rsidR="003322D2" w:rsidRPr="000C03D8" w:rsidRDefault="003322D2" w:rsidP="00337758">
      <w:pPr>
        <w:pStyle w:val="Literaturverzeichnis"/>
        <w:jc w:val="both"/>
        <w:rPr>
          <w:rFonts w:ascii="Times New Roman" w:hAnsi="Times New Roman" w:cs="Times New Roman"/>
          <w:lang w:val="en-US"/>
        </w:rPr>
      </w:pPr>
      <w:r w:rsidRPr="000C03D8">
        <w:rPr>
          <w:rFonts w:ascii="Times New Roman" w:hAnsi="Times New Roman" w:cs="Times New Roman"/>
          <w:lang w:val="en-US"/>
        </w:rPr>
        <w:lastRenderedPageBreak/>
        <w:t xml:space="preserve">Voytek, B., &amp; Knight, R. T. (2015). Dynamic Network Communication as a Unifying Neural Basis for Cognition, Development, Aging, and Disease. </w:t>
      </w:r>
      <w:r w:rsidRPr="000C03D8">
        <w:rPr>
          <w:rFonts w:ascii="Times New Roman" w:hAnsi="Times New Roman" w:cs="Times New Roman"/>
          <w:i/>
          <w:iCs/>
          <w:lang w:val="en-US"/>
        </w:rPr>
        <w:t>Biological Psychiatry</w:t>
      </w:r>
      <w:r w:rsidRPr="000C03D8">
        <w:rPr>
          <w:rFonts w:ascii="Times New Roman" w:hAnsi="Times New Roman" w:cs="Times New Roman"/>
          <w:lang w:val="en-US"/>
        </w:rPr>
        <w:t xml:space="preserve">, </w:t>
      </w:r>
      <w:r w:rsidRPr="000C03D8">
        <w:rPr>
          <w:rFonts w:ascii="Times New Roman" w:hAnsi="Times New Roman" w:cs="Times New Roman"/>
          <w:i/>
          <w:iCs/>
          <w:lang w:val="en-US"/>
        </w:rPr>
        <w:t>77</w:t>
      </w:r>
      <w:r w:rsidRPr="000C03D8">
        <w:rPr>
          <w:rFonts w:ascii="Times New Roman" w:hAnsi="Times New Roman" w:cs="Times New Roman"/>
          <w:lang w:val="en-US"/>
        </w:rPr>
        <w:t>(12), 1089–1097. https://doi.org/10.1016/j.biopsych.2015.04.016</w:t>
      </w:r>
    </w:p>
    <w:p w:rsidR="003322D2" w:rsidRPr="000C03D8" w:rsidRDefault="003322D2" w:rsidP="00337758">
      <w:pPr>
        <w:pStyle w:val="Literaturverzeichnis"/>
        <w:jc w:val="both"/>
        <w:rPr>
          <w:rFonts w:ascii="Times New Roman" w:hAnsi="Times New Roman" w:cs="Times New Roman"/>
        </w:rPr>
      </w:pPr>
      <w:r w:rsidRPr="000C03D8">
        <w:rPr>
          <w:rFonts w:ascii="Times New Roman" w:hAnsi="Times New Roman" w:cs="Times New Roman"/>
          <w:lang w:val="en-US"/>
        </w:rPr>
        <w:t xml:space="preserve">Wichmann, T. (2019). Changing views of the pathophysiology of Parkinsonism. </w:t>
      </w:r>
      <w:r w:rsidRPr="000C03D8">
        <w:rPr>
          <w:rFonts w:ascii="Times New Roman" w:hAnsi="Times New Roman" w:cs="Times New Roman"/>
          <w:i/>
          <w:iCs/>
        </w:rPr>
        <w:t>Movement Disorders</w:t>
      </w:r>
      <w:r w:rsidRPr="000C03D8">
        <w:rPr>
          <w:rFonts w:ascii="Times New Roman" w:hAnsi="Times New Roman" w:cs="Times New Roman"/>
        </w:rPr>
        <w:t xml:space="preserve">, </w:t>
      </w:r>
      <w:r w:rsidRPr="000C03D8">
        <w:rPr>
          <w:rFonts w:ascii="Times New Roman" w:hAnsi="Times New Roman" w:cs="Times New Roman"/>
          <w:i/>
          <w:iCs/>
        </w:rPr>
        <w:t>34</w:t>
      </w:r>
      <w:r w:rsidRPr="000C03D8">
        <w:rPr>
          <w:rFonts w:ascii="Times New Roman" w:hAnsi="Times New Roman" w:cs="Times New Roman"/>
        </w:rPr>
        <w:t>(8), 1130–1143. https://doi.org/10.1002/mds.27741</w:t>
      </w:r>
    </w:p>
    <w:p w:rsidR="003322D2" w:rsidRPr="000C03D8" w:rsidRDefault="003322D2" w:rsidP="00337758">
      <w:pPr>
        <w:pStyle w:val="Literaturverzeichnis"/>
        <w:jc w:val="both"/>
        <w:rPr>
          <w:rFonts w:ascii="Times New Roman" w:hAnsi="Times New Roman" w:cs="Times New Roman"/>
        </w:rPr>
      </w:pPr>
      <w:r w:rsidRPr="000C03D8">
        <w:rPr>
          <w:rFonts w:ascii="Times New Roman" w:hAnsi="Times New Roman" w:cs="Times New Roman"/>
        </w:rPr>
        <w:t xml:space="preserve">Zaidel, A., Spivak, A., Grieb, B., Bergman, H., &amp; Israel, Z. (2010). </w:t>
      </w:r>
      <w:r w:rsidRPr="000C03D8">
        <w:rPr>
          <w:rFonts w:ascii="Times New Roman" w:hAnsi="Times New Roman" w:cs="Times New Roman"/>
          <w:lang w:val="en-US"/>
        </w:rPr>
        <w:t xml:space="preserve">Subthalamic span of oscillations predicts deep brain stimulation efficacy for patients with Parkinson’s disease. </w:t>
      </w:r>
      <w:r w:rsidRPr="000C03D8">
        <w:rPr>
          <w:rFonts w:ascii="Times New Roman" w:hAnsi="Times New Roman" w:cs="Times New Roman"/>
          <w:i/>
          <w:iCs/>
        </w:rPr>
        <w:t>Brain</w:t>
      </w:r>
      <w:r w:rsidRPr="000C03D8">
        <w:rPr>
          <w:rFonts w:ascii="Times New Roman" w:hAnsi="Times New Roman" w:cs="Times New Roman"/>
        </w:rPr>
        <w:t xml:space="preserve">, </w:t>
      </w:r>
      <w:r w:rsidRPr="000C03D8">
        <w:rPr>
          <w:rFonts w:ascii="Times New Roman" w:hAnsi="Times New Roman" w:cs="Times New Roman"/>
          <w:i/>
          <w:iCs/>
        </w:rPr>
        <w:t>133</w:t>
      </w:r>
      <w:r w:rsidRPr="000C03D8">
        <w:rPr>
          <w:rFonts w:ascii="Times New Roman" w:hAnsi="Times New Roman" w:cs="Times New Roman"/>
        </w:rPr>
        <w:t>(7), 2007–2021. https://doi.org/10.1093/brain/awq144</w:t>
      </w:r>
    </w:p>
    <w:p w:rsidR="00CC4BAA" w:rsidRPr="00323C8A" w:rsidRDefault="00D26C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lang w:val="en-US"/>
        </w:rPr>
        <w:fldChar w:fldCharType="end"/>
      </w:r>
    </w:p>
    <w:p w:rsidR="00CC4BAA" w:rsidRPr="00323C8A" w:rsidRDefault="00CC4BAA" w:rsidP="00CC4BAA">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3" w:name="_Toc102231180"/>
      <w:r w:rsidRPr="000C03D8">
        <w:rPr>
          <w:rFonts w:ascii="Times New Roman" w:hAnsi="Times New Roman" w:cs="Times New Roman"/>
          <w:b/>
          <w:color w:val="auto"/>
        </w:rPr>
        <w:lastRenderedPageBreak/>
        <w:t>Anhang</w:t>
      </w:r>
      <w:bookmarkEnd w:id="33"/>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D142B" w:rsidRDefault="004D142B" w:rsidP="009A4076">
      <w:pPr>
        <w:spacing w:after="0" w:line="240" w:lineRule="auto"/>
      </w:pPr>
      <w:r>
        <w:separator/>
      </w:r>
    </w:p>
  </w:endnote>
  <w:endnote w:type="continuationSeparator" w:id="0">
    <w:p w:rsidR="004D142B" w:rsidRDefault="004D142B"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D142B" w:rsidRDefault="004D142B" w:rsidP="009A4076">
      <w:pPr>
        <w:spacing w:after="0" w:line="240" w:lineRule="auto"/>
      </w:pPr>
      <w:r>
        <w:separator/>
      </w:r>
    </w:p>
  </w:footnote>
  <w:footnote w:type="continuationSeparator" w:id="0">
    <w:p w:rsidR="004D142B" w:rsidRDefault="004D142B"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Content>
      <w:p w:rsidR="00323C8A" w:rsidRDefault="00323C8A">
        <w:pPr>
          <w:pStyle w:val="Kopfzeile"/>
          <w:jc w:val="right"/>
        </w:pPr>
        <w:r>
          <w:fldChar w:fldCharType="begin"/>
        </w:r>
        <w:r>
          <w:instrText>PAGE   \* MERGEFORMAT</w:instrText>
        </w:r>
        <w:r>
          <w:fldChar w:fldCharType="separate"/>
        </w:r>
        <w:r>
          <w:rPr>
            <w:noProof/>
          </w:rPr>
          <w:t>2</w:t>
        </w:r>
        <w:r>
          <w:fldChar w:fldCharType="end"/>
        </w:r>
      </w:p>
    </w:sdtContent>
  </w:sdt>
  <w:p w:rsidR="00323C8A" w:rsidRDefault="00323C8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4A45"/>
    <w:rsid w:val="00085C3F"/>
    <w:rsid w:val="00087CA9"/>
    <w:rsid w:val="00094EA7"/>
    <w:rsid w:val="00095346"/>
    <w:rsid w:val="00095EE7"/>
    <w:rsid w:val="00095FB9"/>
    <w:rsid w:val="000A2779"/>
    <w:rsid w:val="000A456E"/>
    <w:rsid w:val="000A59CC"/>
    <w:rsid w:val="000A7B2C"/>
    <w:rsid w:val="000A7E18"/>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2609"/>
    <w:rsid w:val="00171926"/>
    <w:rsid w:val="00174D0A"/>
    <w:rsid w:val="0017793E"/>
    <w:rsid w:val="00183EF5"/>
    <w:rsid w:val="00190BF4"/>
    <w:rsid w:val="00193E0E"/>
    <w:rsid w:val="00193E65"/>
    <w:rsid w:val="00196173"/>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35F2"/>
    <w:rsid w:val="00323C8A"/>
    <w:rsid w:val="00325273"/>
    <w:rsid w:val="00325C5E"/>
    <w:rsid w:val="003322D2"/>
    <w:rsid w:val="003349A0"/>
    <w:rsid w:val="00335719"/>
    <w:rsid w:val="00335D4C"/>
    <w:rsid w:val="003369C1"/>
    <w:rsid w:val="0033728A"/>
    <w:rsid w:val="00337758"/>
    <w:rsid w:val="00337D8D"/>
    <w:rsid w:val="00340031"/>
    <w:rsid w:val="00341361"/>
    <w:rsid w:val="00341376"/>
    <w:rsid w:val="00342718"/>
    <w:rsid w:val="00343C6C"/>
    <w:rsid w:val="00345E7A"/>
    <w:rsid w:val="0034643F"/>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70B6"/>
    <w:rsid w:val="004000B0"/>
    <w:rsid w:val="00400442"/>
    <w:rsid w:val="004036E5"/>
    <w:rsid w:val="00403A86"/>
    <w:rsid w:val="00403EFA"/>
    <w:rsid w:val="00403FCE"/>
    <w:rsid w:val="0040745D"/>
    <w:rsid w:val="004119CC"/>
    <w:rsid w:val="00415C65"/>
    <w:rsid w:val="00415F05"/>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5349"/>
    <w:rsid w:val="004778B5"/>
    <w:rsid w:val="004810E6"/>
    <w:rsid w:val="00483437"/>
    <w:rsid w:val="004904A7"/>
    <w:rsid w:val="00492E17"/>
    <w:rsid w:val="0049460C"/>
    <w:rsid w:val="004A551C"/>
    <w:rsid w:val="004A7834"/>
    <w:rsid w:val="004B117D"/>
    <w:rsid w:val="004B1A26"/>
    <w:rsid w:val="004B3024"/>
    <w:rsid w:val="004B5E2E"/>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F0C78"/>
    <w:rsid w:val="004F60B1"/>
    <w:rsid w:val="00503B13"/>
    <w:rsid w:val="00503E2D"/>
    <w:rsid w:val="0050721B"/>
    <w:rsid w:val="0051280E"/>
    <w:rsid w:val="0051389B"/>
    <w:rsid w:val="00516698"/>
    <w:rsid w:val="005224A5"/>
    <w:rsid w:val="00527BD2"/>
    <w:rsid w:val="0053542A"/>
    <w:rsid w:val="0054194C"/>
    <w:rsid w:val="00541C3B"/>
    <w:rsid w:val="0054334D"/>
    <w:rsid w:val="00545DA4"/>
    <w:rsid w:val="00545DE5"/>
    <w:rsid w:val="0055306F"/>
    <w:rsid w:val="00557FEB"/>
    <w:rsid w:val="00562463"/>
    <w:rsid w:val="005637F0"/>
    <w:rsid w:val="00563E03"/>
    <w:rsid w:val="005643EF"/>
    <w:rsid w:val="00575AB5"/>
    <w:rsid w:val="00576C0F"/>
    <w:rsid w:val="00583255"/>
    <w:rsid w:val="005914D3"/>
    <w:rsid w:val="0059460D"/>
    <w:rsid w:val="00596F24"/>
    <w:rsid w:val="005A139C"/>
    <w:rsid w:val="005A17E7"/>
    <w:rsid w:val="005A38F4"/>
    <w:rsid w:val="005A5A41"/>
    <w:rsid w:val="005B233D"/>
    <w:rsid w:val="005B29EB"/>
    <w:rsid w:val="005B2AEA"/>
    <w:rsid w:val="005C0164"/>
    <w:rsid w:val="005C10C5"/>
    <w:rsid w:val="005C311D"/>
    <w:rsid w:val="005C413E"/>
    <w:rsid w:val="005D189F"/>
    <w:rsid w:val="005D65F1"/>
    <w:rsid w:val="005D6C98"/>
    <w:rsid w:val="005E28DA"/>
    <w:rsid w:val="005E3203"/>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9BB"/>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A021F4"/>
    <w:rsid w:val="00A045D7"/>
    <w:rsid w:val="00A05DBF"/>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112C9"/>
    <w:rsid w:val="00B13614"/>
    <w:rsid w:val="00B17ACC"/>
    <w:rsid w:val="00B20730"/>
    <w:rsid w:val="00B20E7A"/>
    <w:rsid w:val="00B21298"/>
    <w:rsid w:val="00B2426C"/>
    <w:rsid w:val="00B24691"/>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4B3"/>
    <w:rsid w:val="00BE20E5"/>
    <w:rsid w:val="00BE4CEF"/>
    <w:rsid w:val="00BE7904"/>
    <w:rsid w:val="00BF15C0"/>
    <w:rsid w:val="00BF1CB7"/>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60E01"/>
    <w:rsid w:val="00D625F0"/>
    <w:rsid w:val="00D64C7A"/>
    <w:rsid w:val="00D659D2"/>
    <w:rsid w:val="00D65DB2"/>
    <w:rsid w:val="00D65F3D"/>
    <w:rsid w:val="00D66911"/>
    <w:rsid w:val="00D67C89"/>
    <w:rsid w:val="00D7004D"/>
    <w:rsid w:val="00D7646A"/>
    <w:rsid w:val="00D77A6A"/>
    <w:rsid w:val="00D82083"/>
    <w:rsid w:val="00D82EED"/>
    <w:rsid w:val="00D8683D"/>
    <w:rsid w:val="00D94BE3"/>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FA0"/>
    <w:rsid w:val="00E3180C"/>
    <w:rsid w:val="00E35838"/>
    <w:rsid w:val="00E36320"/>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E9F"/>
    <w:rsid w:val="00EF5196"/>
    <w:rsid w:val="00EF627E"/>
    <w:rsid w:val="00EF6A05"/>
    <w:rsid w:val="00F04EC7"/>
    <w:rsid w:val="00F06319"/>
    <w:rsid w:val="00F07B62"/>
    <w:rsid w:val="00F16082"/>
    <w:rsid w:val="00F1612E"/>
    <w:rsid w:val="00F17AE3"/>
    <w:rsid w:val="00F20432"/>
    <w:rsid w:val="00F207B0"/>
    <w:rsid w:val="00F209E7"/>
    <w:rsid w:val="00F234B7"/>
    <w:rsid w:val="00F23AD3"/>
    <w:rsid w:val="00F26140"/>
    <w:rsid w:val="00F26471"/>
    <w:rsid w:val="00F2656C"/>
    <w:rsid w:val="00F26F0D"/>
    <w:rsid w:val="00F30356"/>
    <w:rsid w:val="00F30473"/>
    <w:rsid w:val="00F31DD7"/>
    <w:rsid w:val="00F36ED1"/>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14CA"/>
    <w:rsid w:val="00FB2138"/>
    <w:rsid w:val="00FB72CF"/>
    <w:rsid w:val="00FC0B88"/>
    <w:rsid w:val="00FC5862"/>
    <w:rsid w:val="00FD007B"/>
    <w:rsid w:val="00FD199E"/>
    <w:rsid w:val="00FD3B36"/>
    <w:rsid w:val="00FD57B9"/>
    <w:rsid w:val="00FD5AFD"/>
    <w:rsid w:val="00FE115F"/>
    <w:rsid w:val="00FE568A"/>
    <w:rsid w:val="00FE684F"/>
    <w:rsid w:val="00FF204A"/>
    <w:rsid w:val="00FF4E18"/>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2C91F-C65D-40A7-B960-7ACC7CCD5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51396</Words>
  <Characters>323801</Characters>
  <Application>Microsoft Office Word</Application>
  <DocSecurity>0</DocSecurity>
  <Lines>2698</Lines>
  <Paragraphs>7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744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489</cp:revision>
  <dcterms:created xsi:type="dcterms:W3CDTF">2022-01-10T16:42:00Z</dcterms:created>
  <dcterms:modified xsi:type="dcterms:W3CDTF">2022-04-3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UQ4RGaLF"/&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